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E81BC" w14:textId="49B16C51" w:rsidR="007C7C9D" w:rsidRDefault="007C7C9D" w:rsidP="00A735AE">
      <w:pPr>
        <w:spacing w:after="160" w:line="480" w:lineRule="auto"/>
        <w:jc w:val="center"/>
        <w:rPr>
          <w:rFonts w:ascii="Times New Roman" w:eastAsia="Times New Roman" w:hAnsi="Times New Roman" w:cs="Times New Roman"/>
          <w:b/>
          <w:sz w:val="28"/>
          <w:szCs w:val="28"/>
        </w:rPr>
      </w:pPr>
      <w:bookmarkStart w:id="0" w:name="_GoBack"/>
      <w:bookmarkEnd w:id="0"/>
      <w:r w:rsidRPr="007C7C9D">
        <w:rPr>
          <w:rFonts w:ascii="Times New Roman" w:eastAsia="Times New Roman" w:hAnsi="Times New Roman" w:cs="Times New Roman"/>
          <w:b/>
          <w:sz w:val="28"/>
          <w:szCs w:val="28"/>
        </w:rPr>
        <w:t xml:space="preserve">Enfermedad de Carrión: </w:t>
      </w:r>
      <w:r>
        <w:rPr>
          <w:rFonts w:ascii="Times New Roman" w:eastAsia="Times New Roman" w:hAnsi="Times New Roman" w:cs="Times New Roman"/>
          <w:b/>
          <w:sz w:val="28"/>
          <w:szCs w:val="28"/>
        </w:rPr>
        <w:t>u</w:t>
      </w:r>
      <w:r w:rsidRPr="007C7C9D">
        <w:rPr>
          <w:rFonts w:ascii="Times New Roman" w:eastAsia="Times New Roman" w:hAnsi="Times New Roman" w:cs="Times New Roman"/>
          <w:b/>
          <w:sz w:val="28"/>
          <w:szCs w:val="28"/>
        </w:rPr>
        <w:t>na enfermedad estancada en el tiempo</w:t>
      </w:r>
    </w:p>
    <w:p w14:paraId="1AF0EB30" w14:textId="77777777" w:rsidR="007C7C9D" w:rsidRDefault="007C7C9D" w:rsidP="007C7C9D">
      <w:pPr>
        <w:spacing w:after="160" w:line="480" w:lineRule="auto"/>
        <w:jc w:val="center"/>
        <w:rPr>
          <w:rFonts w:ascii="Times New Roman" w:eastAsia="Times New Roman" w:hAnsi="Times New Roman" w:cs="Times New Roman"/>
          <w:sz w:val="28"/>
          <w:szCs w:val="28"/>
        </w:rPr>
      </w:pPr>
      <w:r w:rsidRPr="007C7C9D">
        <w:rPr>
          <w:rFonts w:ascii="Times New Roman" w:eastAsia="Times New Roman" w:hAnsi="Times New Roman" w:cs="Times New Roman"/>
          <w:sz w:val="28"/>
          <w:szCs w:val="28"/>
        </w:rPr>
        <w:t>Carrion's disease: a disease stuck in time</w:t>
      </w:r>
    </w:p>
    <w:p w14:paraId="4845606B" w14:textId="642FDAFC" w:rsidR="008A37A2" w:rsidRPr="008A37A2" w:rsidRDefault="006D42C1">
      <w:pPr>
        <w:spacing w:after="160" w:line="480" w:lineRule="auto"/>
        <w:jc w:val="both"/>
        <w:rPr>
          <w:rFonts w:ascii="Times New Roman" w:eastAsia="Times New Roman" w:hAnsi="Times New Roman" w:cs="Times New Roman"/>
          <w:sz w:val="24"/>
          <w:szCs w:val="24"/>
          <w:vertAlign w:val="superscript"/>
        </w:rPr>
      </w:pPr>
      <w:r w:rsidRPr="006D42C1">
        <w:rPr>
          <w:rFonts w:ascii="Times New Roman" w:eastAsia="Times New Roman" w:hAnsi="Times New Roman" w:cs="Times New Roman"/>
          <w:sz w:val="24"/>
          <w:szCs w:val="24"/>
        </w:rPr>
        <w:t>Raysa M. Benito-Vargas</w:t>
      </w:r>
      <w:r w:rsidR="00F506C5">
        <w:rPr>
          <w:rFonts w:ascii="Times New Roman" w:eastAsia="Times New Roman" w:hAnsi="Times New Roman" w:cs="Times New Roman"/>
          <w:sz w:val="24"/>
          <w:szCs w:val="24"/>
          <w:vertAlign w:val="superscript"/>
        </w:rPr>
        <w:t>1a</w:t>
      </w:r>
    </w:p>
    <w:p w14:paraId="00000004" w14:textId="57334D25" w:rsidR="001434C2" w:rsidRDefault="00F506C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1 </w:t>
      </w:r>
      <w:r w:rsidR="0003727E">
        <w:rPr>
          <w:rFonts w:ascii="Times New Roman" w:eastAsia="Times New Roman" w:hAnsi="Times New Roman" w:cs="Times New Roman"/>
          <w:sz w:val="24"/>
          <w:szCs w:val="24"/>
        </w:rPr>
        <w:t>F</w:t>
      </w:r>
      <w:r w:rsidR="0003727E">
        <w:rPr>
          <w:rFonts w:ascii="Times New Roman" w:eastAsia="Times New Roman" w:hAnsi="Times New Roman" w:cs="Times New Roman"/>
          <w:color w:val="000000"/>
          <w:sz w:val="24"/>
          <w:szCs w:val="24"/>
        </w:rPr>
        <w:t>acultad</w:t>
      </w:r>
      <w:r>
        <w:rPr>
          <w:rFonts w:ascii="Times New Roman" w:eastAsia="Times New Roman" w:hAnsi="Times New Roman" w:cs="Times New Roman"/>
          <w:color w:val="000000"/>
          <w:sz w:val="24"/>
          <w:szCs w:val="24"/>
        </w:rPr>
        <w:t xml:space="preserve"> de Medicina Humana, Universidad Nacional San Antonio Abad del Cusco. Cusco, Peru. </w:t>
      </w:r>
    </w:p>
    <w:p w14:paraId="00000005" w14:textId="77777777" w:rsidR="001434C2" w:rsidRDefault="00F506C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Estudiante de medicina humana</w:t>
      </w:r>
    </w:p>
    <w:p w14:paraId="00000006" w14:textId="3651E2E7" w:rsidR="001434C2" w:rsidRDefault="00F506C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CID: </w:t>
      </w:r>
      <w:hyperlink r:id="rId9" w:history="1">
        <w:r w:rsidR="006D42C1" w:rsidRPr="000D784D">
          <w:rPr>
            <w:rStyle w:val="Hipervnculo"/>
            <w:rFonts w:ascii="Times New Roman" w:eastAsia="Times New Roman" w:hAnsi="Times New Roman" w:cs="Times New Roman"/>
            <w:sz w:val="24"/>
            <w:szCs w:val="24"/>
          </w:rPr>
          <w:t>https://orcid.org/0000-0003-1959-2934</w:t>
        </w:r>
      </w:hyperlink>
      <w:r w:rsidR="006D42C1">
        <w:rPr>
          <w:rFonts w:ascii="Times New Roman" w:eastAsia="Times New Roman" w:hAnsi="Times New Roman" w:cs="Times New Roman"/>
          <w:sz w:val="24"/>
          <w:szCs w:val="24"/>
        </w:rPr>
        <w:t xml:space="preserve"> </w:t>
      </w:r>
    </w:p>
    <w:p w14:paraId="7E7A9127" w14:textId="1A448DEE" w:rsidR="00E23F6C" w:rsidRDefault="00E23F6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10" w:history="1">
        <w:r w:rsidRPr="00491F04">
          <w:rPr>
            <w:rStyle w:val="Hipervnculo"/>
            <w:rFonts w:ascii="Times New Roman" w:eastAsia="Times New Roman" w:hAnsi="Times New Roman" w:cs="Times New Roman"/>
            <w:sz w:val="24"/>
            <w:szCs w:val="24"/>
          </w:rPr>
          <w:t>163579@unsaac.edu.pe</w:t>
        </w:r>
      </w:hyperlink>
      <w:r>
        <w:rPr>
          <w:rFonts w:ascii="Times New Roman" w:eastAsia="Times New Roman" w:hAnsi="Times New Roman" w:cs="Times New Roman"/>
          <w:sz w:val="24"/>
          <w:szCs w:val="24"/>
        </w:rPr>
        <w:t xml:space="preserve"> </w:t>
      </w:r>
    </w:p>
    <w:p w14:paraId="00000007" w14:textId="24828E63" w:rsidR="001434C2" w:rsidRDefault="002621E8">
      <w:pPr>
        <w:spacing w:after="160" w:line="480" w:lineRule="auto"/>
        <w:jc w:val="both"/>
        <w:rPr>
          <w:rFonts w:ascii="Times New Roman" w:eastAsia="Times New Roman" w:hAnsi="Times New Roman" w:cs="Times New Roman"/>
          <w:sz w:val="24"/>
          <w:szCs w:val="24"/>
        </w:rPr>
      </w:pPr>
      <w:r w:rsidRPr="002621E8">
        <w:rPr>
          <w:rFonts w:ascii="Times New Roman" w:eastAsia="Times New Roman" w:hAnsi="Times New Roman" w:cs="Times New Roman"/>
          <w:sz w:val="24"/>
          <w:szCs w:val="24"/>
        </w:rPr>
        <w:t>Mayu Gabriel Mirano-Ortiz-de-Orue</w:t>
      </w:r>
      <w:r w:rsidR="00F506C5">
        <w:rPr>
          <w:rFonts w:ascii="Times New Roman" w:eastAsia="Times New Roman" w:hAnsi="Times New Roman" w:cs="Times New Roman"/>
          <w:sz w:val="24"/>
          <w:szCs w:val="24"/>
          <w:vertAlign w:val="superscript"/>
        </w:rPr>
        <w:t>1a</w:t>
      </w:r>
      <w:r w:rsidR="00F506C5">
        <w:rPr>
          <w:rFonts w:ascii="Times New Roman" w:eastAsia="Times New Roman" w:hAnsi="Times New Roman" w:cs="Times New Roman"/>
          <w:sz w:val="24"/>
          <w:szCs w:val="24"/>
        </w:rPr>
        <w:t xml:space="preserve"> </w:t>
      </w:r>
    </w:p>
    <w:p w14:paraId="07A80CE7" w14:textId="77777777" w:rsidR="0003727E" w:rsidRDefault="0003727E" w:rsidP="0003727E">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 F</w:t>
      </w:r>
      <w:r>
        <w:rPr>
          <w:rFonts w:ascii="Times New Roman" w:eastAsia="Times New Roman" w:hAnsi="Times New Roman" w:cs="Times New Roman"/>
          <w:color w:val="000000"/>
          <w:sz w:val="24"/>
          <w:szCs w:val="24"/>
        </w:rPr>
        <w:t xml:space="preserve">acultad de Medicina Humana, Universidad Nacional San Antonio Abad del Cusco. Cusco, Peru. </w:t>
      </w:r>
    </w:p>
    <w:p w14:paraId="00000009" w14:textId="77777777" w:rsidR="001434C2" w:rsidRDefault="00F506C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Estudiante de medicina humana</w:t>
      </w:r>
    </w:p>
    <w:p w14:paraId="0000000A" w14:textId="0D61B7C3" w:rsidR="001434C2" w:rsidRDefault="00F506C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CID: </w:t>
      </w:r>
      <w:hyperlink r:id="rId11" w:history="1">
        <w:r w:rsidR="002621E8" w:rsidRPr="000D784D">
          <w:rPr>
            <w:rStyle w:val="Hipervnculo"/>
            <w:rFonts w:ascii="Times New Roman" w:eastAsia="Times New Roman" w:hAnsi="Times New Roman" w:cs="Times New Roman"/>
            <w:sz w:val="24"/>
            <w:szCs w:val="24"/>
          </w:rPr>
          <w:t>https://orcid.org/0000-0003-3104-0921</w:t>
        </w:r>
      </w:hyperlink>
      <w:r w:rsidR="002621E8">
        <w:rPr>
          <w:rFonts w:ascii="Times New Roman" w:eastAsia="Times New Roman" w:hAnsi="Times New Roman" w:cs="Times New Roman"/>
          <w:sz w:val="24"/>
          <w:szCs w:val="24"/>
        </w:rPr>
        <w:t xml:space="preserve"> </w:t>
      </w:r>
    </w:p>
    <w:p w14:paraId="78D3649D" w14:textId="3C19A702" w:rsidR="00E23F6C" w:rsidRDefault="00E23F6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12" w:history="1">
        <w:r w:rsidR="0003727E" w:rsidRPr="00393F7F">
          <w:rPr>
            <w:rStyle w:val="Hipervnculo"/>
            <w:rFonts w:ascii="Times New Roman" w:eastAsia="Times New Roman" w:hAnsi="Times New Roman" w:cs="Times New Roman"/>
            <w:sz w:val="24"/>
            <w:szCs w:val="24"/>
          </w:rPr>
          <w:t>mayu.mirano@gmail.com</w:t>
        </w:r>
      </w:hyperlink>
      <w:r w:rsidR="0003727E">
        <w:rPr>
          <w:rFonts w:ascii="Times New Roman" w:eastAsia="Times New Roman" w:hAnsi="Times New Roman" w:cs="Times New Roman"/>
          <w:sz w:val="24"/>
          <w:szCs w:val="24"/>
        </w:rPr>
        <w:t xml:space="preserve"> </w:t>
      </w:r>
    </w:p>
    <w:p w14:paraId="341F4C2A" w14:textId="02FF711D" w:rsidR="008A37A2" w:rsidRDefault="006D42C1" w:rsidP="008A37A2">
      <w:pPr>
        <w:spacing w:after="16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raham De-Los-Rios-Pinto</w:t>
      </w:r>
      <w:r w:rsidR="008A37A2">
        <w:rPr>
          <w:rFonts w:ascii="Times New Roman" w:eastAsia="Times New Roman" w:hAnsi="Times New Roman" w:cs="Times New Roman"/>
          <w:sz w:val="24"/>
          <w:szCs w:val="24"/>
          <w:vertAlign w:val="superscript"/>
        </w:rPr>
        <w:t>1a</w:t>
      </w:r>
      <w:r w:rsidR="008A37A2">
        <w:rPr>
          <w:rFonts w:ascii="Times New Roman" w:eastAsia="Times New Roman" w:hAnsi="Times New Roman" w:cs="Times New Roman"/>
          <w:sz w:val="24"/>
          <w:szCs w:val="24"/>
        </w:rPr>
        <w:t xml:space="preserve"> </w:t>
      </w:r>
    </w:p>
    <w:p w14:paraId="5503A8F9" w14:textId="77777777" w:rsidR="0003727E" w:rsidRDefault="0003727E" w:rsidP="0003727E">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 F</w:t>
      </w:r>
      <w:r>
        <w:rPr>
          <w:rFonts w:ascii="Times New Roman" w:eastAsia="Times New Roman" w:hAnsi="Times New Roman" w:cs="Times New Roman"/>
          <w:color w:val="000000"/>
          <w:sz w:val="24"/>
          <w:szCs w:val="24"/>
        </w:rPr>
        <w:t xml:space="preserve">acultad de Medicina Humana, Universidad Nacional San Antonio Abad del Cusco. Cusco, Peru. </w:t>
      </w:r>
    </w:p>
    <w:p w14:paraId="024BE39D" w14:textId="77777777" w:rsidR="008A37A2" w:rsidRDefault="008A37A2" w:rsidP="008A37A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Estudiante de medicina humana</w:t>
      </w:r>
    </w:p>
    <w:p w14:paraId="5005199B" w14:textId="41D0715C" w:rsidR="002621E8" w:rsidRDefault="008A37A2" w:rsidP="002621E8">
      <w:pPr>
        <w:spacing w:line="480" w:lineRule="auto"/>
      </w:pPr>
      <w:r>
        <w:rPr>
          <w:rFonts w:ascii="Times New Roman" w:eastAsia="Times New Roman" w:hAnsi="Times New Roman" w:cs="Times New Roman"/>
          <w:sz w:val="24"/>
          <w:szCs w:val="24"/>
        </w:rPr>
        <w:t xml:space="preserve">ORCID: </w:t>
      </w:r>
      <w:hyperlink r:id="rId13" w:history="1">
        <w:r w:rsidR="002621E8" w:rsidRPr="000D784D">
          <w:rPr>
            <w:rStyle w:val="Hipervnculo"/>
          </w:rPr>
          <w:t>https://orcid.org/0000-0001-6546-6870</w:t>
        </w:r>
      </w:hyperlink>
      <w:r w:rsidR="002621E8">
        <w:t xml:space="preserve"> </w:t>
      </w:r>
    </w:p>
    <w:p w14:paraId="7499A671" w14:textId="1FC376CB" w:rsidR="00E23F6C" w:rsidRDefault="00E23F6C" w:rsidP="002621E8">
      <w:pPr>
        <w:spacing w:line="480" w:lineRule="auto"/>
      </w:pPr>
      <w:r>
        <w:t xml:space="preserve">Email: </w:t>
      </w:r>
      <w:hyperlink r:id="rId14" w:history="1">
        <w:r w:rsidRPr="00491F04">
          <w:rPr>
            <w:rStyle w:val="Hipervnculo"/>
          </w:rPr>
          <w:t>174482@unsaac.edu.pe</w:t>
        </w:r>
      </w:hyperlink>
      <w:r>
        <w:t xml:space="preserve"> </w:t>
      </w:r>
    </w:p>
    <w:p w14:paraId="09E396D4" w14:textId="5F36AFDA" w:rsidR="008A37A2" w:rsidRDefault="002621E8" w:rsidP="002621E8">
      <w:pPr>
        <w:spacing w:line="480" w:lineRule="auto"/>
        <w:rPr>
          <w:rFonts w:ascii="Times New Roman" w:eastAsia="Times New Roman" w:hAnsi="Times New Roman" w:cs="Times New Roman"/>
          <w:sz w:val="24"/>
          <w:szCs w:val="24"/>
        </w:rPr>
      </w:pPr>
      <w:r w:rsidRPr="002621E8">
        <w:rPr>
          <w:rFonts w:ascii="Times New Roman" w:eastAsia="Times New Roman" w:hAnsi="Times New Roman" w:cs="Times New Roman"/>
          <w:sz w:val="24"/>
          <w:szCs w:val="24"/>
        </w:rPr>
        <w:t>Katy Saihua-Palomino</w:t>
      </w:r>
      <w:r w:rsidR="008A37A2">
        <w:rPr>
          <w:rFonts w:ascii="Times New Roman" w:eastAsia="Times New Roman" w:hAnsi="Times New Roman" w:cs="Times New Roman"/>
          <w:sz w:val="24"/>
          <w:szCs w:val="24"/>
          <w:vertAlign w:val="superscript"/>
        </w:rPr>
        <w:t>1a</w:t>
      </w:r>
      <w:r w:rsidR="008A37A2">
        <w:rPr>
          <w:rFonts w:ascii="Times New Roman" w:eastAsia="Times New Roman" w:hAnsi="Times New Roman" w:cs="Times New Roman"/>
          <w:sz w:val="24"/>
          <w:szCs w:val="24"/>
        </w:rPr>
        <w:t xml:space="preserve"> </w:t>
      </w:r>
    </w:p>
    <w:p w14:paraId="087634FF" w14:textId="77777777" w:rsidR="0003727E" w:rsidRDefault="0003727E" w:rsidP="0003727E">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 F</w:t>
      </w:r>
      <w:r>
        <w:rPr>
          <w:rFonts w:ascii="Times New Roman" w:eastAsia="Times New Roman" w:hAnsi="Times New Roman" w:cs="Times New Roman"/>
          <w:color w:val="000000"/>
          <w:sz w:val="24"/>
          <w:szCs w:val="24"/>
        </w:rPr>
        <w:t xml:space="preserve">acultad de Medicina Humana, Universidad Nacional San Antonio Abad del Cusco. Cusco, Peru. </w:t>
      </w:r>
    </w:p>
    <w:p w14:paraId="46106242" w14:textId="77777777" w:rsidR="008A37A2" w:rsidRDefault="008A37A2" w:rsidP="008A37A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Estudiante de medicina humana</w:t>
      </w:r>
    </w:p>
    <w:p w14:paraId="7D965604" w14:textId="5813009F" w:rsidR="008A37A2" w:rsidRDefault="008A37A2" w:rsidP="008A37A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RCID: </w:t>
      </w:r>
      <w:hyperlink r:id="rId15" w:history="1">
        <w:r w:rsidR="002621E8" w:rsidRPr="000D784D">
          <w:rPr>
            <w:rStyle w:val="Hipervnculo"/>
            <w:rFonts w:ascii="Times New Roman" w:eastAsia="Times New Roman" w:hAnsi="Times New Roman" w:cs="Times New Roman"/>
            <w:sz w:val="24"/>
            <w:szCs w:val="24"/>
          </w:rPr>
          <w:t>https://orcid.org/0000-0003-4731-1618</w:t>
        </w:r>
      </w:hyperlink>
      <w:r w:rsidR="002621E8">
        <w:rPr>
          <w:rFonts w:ascii="Times New Roman" w:eastAsia="Times New Roman" w:hAnsi="Times New Roman" w:cs="Times New Roman"/>
          <w:sz w:val="24"/>
          <w:szCs w:val="24"/>
        </w:rPr>
        <w:t xml:space="preserve"> </w:t>
      </w:r>
    </w:p>
    <w:p w14:paraId="6C0BC979" w14:textId="4F1CAC7C" w:rsidR="00E23F6C" w:rsidRDefault="00E23F6C" w:rsidP="008A37A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16" w:history="1">
        <w:r w:rsidR="00284082" w:rsidRPr="00491F04">
          <w:rPr>
            <w:rStyle w:val="Hipervnculo"/>
            <w:rFonts w:ascii="Times New Roman" w:eastAsia="Times New Roman" w:hAnsi="Times New Roman" w:cs="Times New Roman"/>
            <w:sz w:val="24"/>
            <w:szCs w:val="24"/>
          </w:rPr>
          <w:t>160751@unsaac.edu.pe</w:t>
        </w:r>
      </w:hyperlink>
      <w:r w:rsidR="00284082">
        <w:rPr>
          <w:rFonts w:ascii="Times New Roman" w:eastAsia="Times New Roman" w:hAnsi="Times New Roman" w:cs="Times New Roman"/>
          <w:sz w:val="24"/>
          <w:szCs w:val="24"/>
        </w:rPr>
        <w:t xml:space="preserve"> </w:t>
      </w:r>
    </w:p>
    <w:p w14:paraId="0B6EC1B4" w14:textId="63524590" w:rsidR="008A37A2" w:rsidRDefault="006D42C1" w:rsidP="008A37A2">
      <w:pPr>
        <w:spacing w:after="160" w:line="480" w:lineRule="auto"/>
        <w:jc w:val="both"/>
        <w:rPr>
          <w:rFonts w:ascii="Times New Roman" w:eastAsia="Times New Roman" w:hAnsi="Times New Roman" w:cs="Times New Roman"/>
          <w:sz w:val="24"/>
          <w:szCs w:val="24"/>
        </w:rPr>
      </w:pPr>
      <w:r w:rsidRPr="006D42C1">
        <w:rPr>
          <w:rFonts w:ascii="Times New Roman" w:eastAsia="Times New Roman" w:hAnsi="Times New Roman" w:cs="Times New Roman"/>
          <w:sz w:val="24"/>
          <w:szCs w:val="24"/>
        </w:rPr>
        <w:t>Ivan Huamani-Linares</w:t>
      </w:r>
      <w:r w:rsidR="008A37A2">
        <w:rPr>
          <w:rFonts w:ascii="Times New Roman" w:eastAsia="Times New Roman" w:hAnsi="Times New Roman" w:cs="Times New Roman"/>
          <w:sz w:val="24"/>
          <w:szCs w:val="24"/>
          <w:vertAlign w:val="superscript"/>
        </w:rPr>
        <w:t>1a</w:t>
      </w:r>
      <w:r w:rsidR="008A37A2">
        <w:rPr>
          <w:rFonts w:ascii="Times New Roman" w:eastAsia="Times New Roman" w:hAnsi="Times New Roman" w:cs="Times New Roman"/>
          <w:sz w:val="24"/>
          <w:szCs w:val="24"/>
        </w:rPr>
        <w:t xml:space="preserve"> </w:t>
      </w:r>
    </w:p>
    <w:p w14:paraId="39DBDAA0" w14:textId="77777777" w:rsidR="0003727E" w:rsidRDefault="0003727E" w:rsidP="0003727E">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1 F</w:t>
      </w:r>
      <w:r>
        <w:rPr>
          <w:rFonts w:ascii="Times New Roman" w:eastAsia="Times New Roman" w:hAnsi="Times New Roman" w:cs="Times New Roman"/>
          <w:color w:val="000000"/>
          <w:sz w:val="24"/>
          <w:szCs w:val="24"/>
        </w:rPr>
        <w:t xml:space="preserve">acultad de Medicina Humana, Universidad Nacional San Antonio Abad del Cusco. Cusco, Peru. </w:t>
      </w:r>
    </w:p>
    <w:p w14:paraId="1CD9758F" w14:textId="77777777" w:rsidR="008A37A2" w:rsidRDefault="008A37A2" w:rsidP="008A37A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Estudiante de medicina humana</w:t>
      </w:r>
    </w:p>
    <w:p w14:paraId="1177986D" w14:textId="2AE03AC8" w:rsidR="008A37A2" w:rsidRDefault="008A37A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CID: </w:t>
      </w:r>
      <w:hyperlink r:id="rId17" w:history="1">
        <w:r w:rsidR="006D42C1" w:rsidRPr="000D784D">
          <w:rPr>
            <w:rStyle w:val="Hipervnculo"/>
            <w:rFonts w:ascii="Times New Roman" w:eastAsia="Times New Roman" w:hAnsi="Times New Roman" w:cs="Times New Roman"/>
            <w:sz w:val="24"/>
            <w:szCs w:val="24"/>
          </w:rPr>
          <w:t>https://orcid.org/0000-0002-6911-9224</w:t>
        </w:r>
      </w:hyperlink>
      <w:r w:rsidR="006D42C1">
        <w:rPr>
          <w:rFonts w:ascii="Times New Roman" w:eastAsia="Times New Roman" w:hAnsi="Times New Roman" w:cs="Times New Roman"/>
          <w:sz w:val="24"/>
          <w:szCs w:val="24"/>
        </w:rPr>
        <w:t xml:space="preserve"> </w:t>
      </w:r>
    </w:p>
    <w:p w14:paraId="773BC878" w14:textId="2F2FEEB0" w:rsidR="00E23F6C" w:rsidRDefault="00E23F6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18" w:history="1">
        <w:r w:rsidR="00284082" w:rsidRPr="00491F04">
          <w:rPr>
            <w:rStyle w:val="Hipervnculo"/>
            <w:rFonts w:ascii="Times New Roman" w:eastAsia="Times New Roman" w:hAnsi="Times New Roman" w:cs="Times New Roman"/>
            <w:sz w:val="24"/>
            <w:szCs w:val="24"/>
          </w:rPr>
          <w:t>151164@unsaac.edu.pe</w:t>
        </w:r>
      </w:hyperlink>
    </w:p>
    <w:p w14:paraId="0000000B" w14:textId="77777777" w:rsidR="001434C2" w:rsidRDefault="00F506C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TRIBUCIÓN DE AUTORES</w:t>
      </w:r>
    </w:p>
    <w:p w14:paraId="0000000C" w14:textId="2E18E82A" w:rsidR="001434C2" w:rsidRDefault="00F506C5">
      <w:pPr>
        <w:spacing w:after="16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dos los autores </w:t>
      </w:r>
      <w:r w:rsidR="00A735AE">
        <w:rPr>
          <w:rFonts w:ascii="Times New Roman" w:eastAsia="Times New Roman" w:hAnsi="Times New Roman" w:cs="Times New Roman"/>
          <w:sz w:val="24"/>
          <w:szCs w:val="24"/>
        </w:rPr>
        <w:t>realizaron el</w:t>
      </w:r>
      <w:r>
        <w:rPr>
          <w:rFonts w:ascii="Times New Roman" w:eastAsia="Times New Roman" w:hAnsi="Times New Roman" w:cs="Times New Roman"/>
          <w:sz w:val="24"/>
          <w:szCs w:val="24"/>
        </w:rPr>
        <w:t xml:space="preserve"> </w:t>
      </w:r>
      <w:r w:rsidR="00A735AE">
        <w:rPr>
          <w:rFonts w:ascii="Times New Roman" w:eastAsia="Times New Roman" w:hAnsi="Times New Roman" w:cs="Times New Roman"/>
          <w:sz w:val="24"/>
          <w:szCs w:val="24"/>
        </w:rPr>
        <w:t>análisis y</w:t>
      </w:r>
      <w:r>
        <w:rPr>
          <w:rFonts w:ascii="Times New Roman" w:eastAsia="Times New Roman" w:hAnsi="Times New Roman" w:cs="Times New Roman"/>
          <w:sz w:val="24"/>
          <w:szCs w:val="24"/>
        </w:rPr>
        <w:t xml:space="preserve"> </w:t>
      </w:r>
      <w:r w:rsidR="00A735AE">
        <w:rPr>
          <w:rFonts w:ascii="Times New Roman" w:eastAsia="Times New Roman" w:hAnsi="Times New Roman" w:cs="Times New Roman"/>
          <w:sz w:val="24"/>
          <w:szCs w:val="24"/>
        </w:rPr>
        <w:t>elaboración del</w:t>
      </w:r>
      <w:r>
        <w:rPr>
          <w:rFonts w:ascii="Times New Roman" w:eastAsia="Times New Roman" w:hAnsi="Times New Roman" w:cs="Times New Roman"/>
          <w:sz w:val="24"/>
          <w:szCs w:val="24"/>
        </w:rPr>
        <w:t xml:space="preserve"> </w:t>
      </w:r>
      <w:r w:rsidR="00A735AE">
        <w:rPr>
          <w:rFonts w:ascii="Times New Roman" w:eastAsia="Times New Roman" w:hAnsi="Times New Roman" w:cs="Times New Roman"/>
          <w:sz w:val="24"/>
          <w:szCs w:val="24"/>
        </w:rPr>
        <w:t>artículo de</w:t>
      </w:r>
      <w:r>
        <w:rPr>
          <w:rFonts w:ascii="Times New Roman" w:eastAsia="Times New Roman" w:hAnsi="Times New Roman" w:cs="Times New Roman"/>
          <w:sz w:val="24"/>
          <w:szCs w:val="24"/>
        </w:rPr>
        <w:t xml:space="preserve"> revisión, asimismo, todos los autores participaron en la revisión y aprobación del manuscrito final.</w:t>
      </w:r>
    </w:p>
    <w:p w14:paraId="0000000D" w14:textId="77777777" w:rsidR="001434C2" w:rsidRDefault="00F506C5">
      <w:pPr>
        <w:keepNext/>
        <w:keepLines/>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NANCIAMIENTO</w:t>
      </w:r>
    </w:p>
    <w:p w14:paraId="0000000E" w14:textId="77777777" w:rsidR="001434C2" w:rsidRDefault="00F506C5">
      <w:pPr>
        <w:spacing w:after="16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presente estudio fue autofinanciado.</w:t>
      </w:r>
    </w:p>
    <w:p w14:paraId="0000000F" w14:textId="77777777" w:rsidR="001434C2" w:rsidRDefault="00F506C5">
      <w:pPr>
        <w:keepNext/>
        <w:keepLines/>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O DE INTERÉS</w:t>
      </w:r>
    </w:p>
    <w:p w14:paraId="00000010" w14:textId="38808A99" w:rsidR="001434C2" w:rsidRDefault="00F506C5">
      <w:pPr>
        <w:spacing w:after="16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dos los autores declaran </w:t>
      </w:r>
      <w:r w:rsidR="00A735AE">
        <w:rPr>
          <w:rFonts w:ascii="Times New Roman" w:eastAsia="Times New Roman" w:hAnsi="Times New Roman" w:cs="Times New Roman"/>
          <w:sz w:val="24"/>
          <w:szCs w:val="24"/>
        </w:rPr>
        <w:t>no tener</w:t>
      </w:r>
      <w:r>
        <w:rPr>
          <w:rFonts w:ascii="Times New Roman" w:eastAsia="Times New Roman" w:hAnsi="Times New Roman" w:cs="Times New Roman"/>
          <w:sz w:val="24"/>
          <w:szCs w:val="24"/>
        </w:rPr>
        <w:t xml:space="preserve"> conflictos de interés, no haber recibido pago alguno de ninguna institución, tampoco ningún plan de patente, ni otras relaciones </w:t>
      </w:r>
      <w:r w:rsidR="00A735AE">
        <w:rPr>
          <w:rFonts w:ascii="Times New Roman" w:eastAsia="Times New Roman" w:hAnsi="Times New Roman" w:cs="Times New Roman"/>
          <w:sz w:val="24"/>
          <w:szCs w:val="24"/>
        </w:rPr>
        <w:t>o actividades que puedan afectar la</w:t>
      </w:r>
      <w:r>
        <w:rPr>
          <w:rFonts w:ascii="Times New Roman" w:eastAsia="Times New Roman" w:hAnsi="Times New Roman" w:cs="Times New Roman"/>
          <w:sz w:val="24"/>
          <w:szCs w:val="24"/>
        </w:rPr>
        <w:t xml:space="preserve"> </w:t>
      </w:r>
      <w:r w:rsidR="00A735AE">
        <w:rPr>
          <w:rFonts w:ascii="Times New Roman" w:eastAsia="Times New Roman" w:hAnsi="Times New Roman" w:cs="Times New Roman"/>
          <w:sz w:val="24"/>
          <w:szCs w:val="24"/>
        </w:rPr>
        <w:t>objetividad del manuscrito</w:t>
      </w:r>
      <w:r w:rsidR="00E23F6C">
        <w:rPr>
          <w:rFonts w:ascii="Times New Roman" w:eastAsia="Times New Roman" w:hAnsi="Times New Roman" w:cs="Times New Roman"/>
          <w:sz w:val="24"/>
          <w:szCs w:val="24"/>
        </w:rPr>
        <w:t>.</w:t>
      </w:r>
    </w:p>
    <w:p w14:paraId="00000011" w14:textId="77777777" w:rsidR="001434C2" w:rsidRDefault="00F506C5">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OR CORRESPONSAL</w:t>
      </w:r>
    </w:p>
    <w:p w14:paraId="00000012" w14:textId="141A560A" w:rsidR="001434C2" w:rsidRDefault="00F506C5">
      <w:pPr>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mbre y Apellidos: </w:t>
      </w:r>
      <w:r w:rsidR="006D42C1" w:rsidRPr="006D42C1">
        <w:rPr>
          <w:rFonts w:ascii="Times New Roman" w:eastAsia="Times New Roman" w:hAnsi="Times New Roman" w:cs="Times New Roman"/>
          <w:sz w:val="24"/>
          <w:szCs w:val="24"/>
        </w:rPr>
        <w:t>Ivan Huamani-Linares</w:t>
      </w:r>
    </w:p>
    <w:p w14:paraId="00000013" w14:textId="640B877A" w:rsidR="001434C2" w:rsidRDefault="00F506C5">
      <w:pPr>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rección: </w:t>
      </w:r>
      <w:r w:rsidR="007C7C9D" w:rsidRPr="007C7C9D">
        <w:rPr>
          <w:rFonts w:ascii="Times New Roman" w:eastAsia="Times New Roman" w:hAnsi="Times New Roman" w:cs="Times New Roman"/>
          <w:sz w:val="24"/>
          <w:szCs w:val="24"/>
        </w:rPr>
        <w:t>Av. Larapa Machupiccol. Larapa grande. Lote D 7-2.</w:t>
      </w:r>
    </w:p>
    <w:p w14:paraId="6A89791E" w14:textId="19348FAD" w:rsidR="00A735AE" w:rsidRDefault="00F506C5" w:rsidP="007C7C9D">
      <w:pPr>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19" w:history="1">
        <w:r w:rsidR="007C7C9D" w:rsidRPr="00491F04">
          <w:rPr>
            <w:rStyle w:val="Hipervnculo"/>
            <w:rFonts w:ascii="Times New Roman" w:eastAsia="Times New Roman" w:hAnsi="Times New Roman" w:cs="Times New Roman"/>
            <w:sz w:val="24"/>
            <w:szCs w:val="24"/>
          </w:rPr>
          <w:t>151164@unsaac.edu.pe</w:t>
        </w:r>
      </w:hyperlink>
      <w:r w:rsidR="007C7C9D">
        <w:rPr>
          <w:rFonts w:ascii="Times New Roman" w:eastAsia="Times New Roman" w:hAnsi="Times New Roman" w:cs="Times New Roman"/>
          <w:sz w:val="24"/>
          <w:szCs w:val="24"/>
        </w:rPr>
        <w:t xml:space="preserve"> </w:t>
      </w:r>
    </w:p>
    <w:p w14:paraId="71EFF91E" w14:textId="1E34F0A8" w:rsidR="00A735AE" w:rsidRDefault="00A735AE">
      <w:pPr>
        <w:spacing w:line="480" w:lineRule="auto"/>
        <w:rPr>
          <w:rFonts w:ascii="Times New Roman" w:eastAsia="Times New Roman" w:hAnsi="Times New Roman" w:cs="Times New Roman"/>
          <w:sz w:val="24"/>
          <w:szCs w:val="24"/>
        </w:rPr>
      </w:pPr>
    </w:p>
    <w:p w14:paraId="70012123" w14:textId="7661402F" w:rsidR="00A735AE" w:rsidRDefault="00A735AE">
      <w:pPr>
        <w:spacing w:line="480" w:lineRule="auto"/>
        <w:rPr>
          <w:rFonts w:ascii="Times New Roman" w:eastAsia="Times New Roman" w:hAnsi="Times New Roman" w:cs="Times New Roman"/>
          <w:sz w:val="24"/>
          <w:szCs w:val="24"/>
        </w:rPr>
      </w:pPr>
    </w:p>
    <w:p w14:paraId="3610DEB9" w14:textId="77777777" w:rsidR="007C7C9D" w:rsidRDefault="007C7C9D" w:rsidP="007C7C9D">
      <w:pPr>
        <w:keepNext/>
        <w:keepLines/>
        <w:spacing w:before="240"/>
        <w:jc w:val="center"/>
        <w:rPr>
          <w:rFonts w:ascii="Times New Roman" w:eastAsia="Times New Roman" w:hAnsi="Times New Roman" w:cs="Times New Roman"/>
          <w:b/>
          <w:sz w:val="28"/>
          <w:szCs w:val="28"/>
        </w:rPr>
      </w:pPr>
      <w:r w:rsidRPr="007C7C9D">
        <w:rPr>
          <w:rFonts w:ascii="Times New Roman" w:eastAsia="Times New Roman" w:hAnsi="Times New Roman" w:cs="Times New Roman"/>
          <w:b/>
          <w:sz w:val="28"/>
          <w:szCs w:val="28"/>
        </w:rPr>
        <w:lastRenderedPageBreak/>
        <w:t>Enfermedad de Carrión: una enfermedad estancada en el tiempo</w:t>
      </w:r>
    </w:p>
    <w:p w14:paraId="1950E608" w14:textId="1EFEF52F" w:rsidR="003F0708" w:rsidRDefault="00A735AE" w:rsidP="009A61AC">
      <w:pPr>
        <w:keepNext/>
        <w:keepLines/>
        <w:spacing w:before="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MEN</w:t>
      </w:r>
    </w:p>
    <w:p w14:paraId="6D3F4DF1" w14:textId="78168E79" w:rsidR="00A735AE" w:rsidRPr="003F0708" w:rsidRDefault="003F0708" w:rsidP="009A61AC">
      <w:pPr>
        <w:keepNext/>
        <w:keepLines/>
        <w:spacing w:before="240"/>
        <w:jc w:val="both"/>
        <w:rPr>
          <w:rFonts w:ascii="Times New Roman" w:eastAsia="Times New Roman" w:hAnsi="Times New Roman" w:cs="Times New Roman"/>
          <w:bCs/>
          <w:sz w:val="24"/>
          <w:szCs w:val="24"/>
        </w:rPr>
      </w:pPr>
      <w:r w:rsidRPr="003F0708">
        <w:rPr>
          <w:rFonts w:ascii="Times New Roman" w:eastAsia="Times New Roman" w:hAnsi="Times New Roman" w:cs="Times New Roman"/>
          <w:bCs/>
          <w:sz w:val="24"/>
          <w:szCs w:val="24"/>
        </w:rPr>
        <w:t>La bartonelosis conocida como la enfermedad de Carrión, Verruga peruana o fiebre de la Oroya, describe las consecuencias patológicas de la infección humana por Bartonella bacilliformis. Además, se han informado tasas de letalidad del 2,4% (2019), siendo la mayoría de los casos registrados en Perú, documentados en los departamentos de Amazonas, Cajamarca, Áncash, Ayacucho y La Libertad, con mayor incidencia en niños y adolescentes. En la primera fase de la infección, el patógeno causa una fiebre hemolítica ("fiebre de la Oroya") con tasas de letalidad de aproximadamente ~90% en pacientes no tratados, seguida de una fase crónica que resulta en lesiones cutáneas angiogénicas (“verruga peruana”). Siendo la forma de transmisión mediante los mosquitos hembra del género lutzomia verrucarum y el único reservorio conocido de esta antigua enfermedad, los seres humanos. Los métodos de diagnósticos están reservados a técnica de PCR (reacción en cadena de polimerasa), hemocultivo e inmunoanálisis; siendo en orden de importancia el uso los métodos de secuenciación de bases e inmunoensayos. En la presente revisión, proporcionamos el conocimiento actual sobre B. bacilliformis y sus factores de patogenicidad, vectores, modelos de infección establecidos, potenciales aspectos inmunológicos de la enfermedad, métodos de diagnóstico y tratamiento.</w:t>
      </w:r>
    </w:p>
    <w:p w14:paraId="34C5813C" w14:textId="77777777" w:rsidR="009A61AC" w:rsidRDefault="00A735AE" w:rsidP="009A61AC">
      <w:pPr>
        <w:rPr>
          <w:rFonts w:ascii="Times New Roman" w:eastAsia="Times New Roman" w:hAnsi="Times New Roman" w:cs="Times New Roman"/>
          <w:bCs/>
          <w:color w:val="000000"/>
          <w:sz w:val="24"/>
          <w:szCs w:val="24"/>
        </w:rPr>
      </w:pPr>
      <w:r>
        <w:rPr>
          <w:rFonts w:ascii="Times New Roman" w:eastAsia="Times New Roman" w:hAnsi="Times New Roman" w:cs="Times New Roman"/>
          <w:b/>
          <w:sz w:val="24"/>
          <w:szCs w:val="24"/>
        </w:rPr>
        <w:t>Palabras clave</w:t>
      </w:r>
      <w:r>
        <w:rPr>
          <w:rFonts w:ascii="Times New Roman" w:eastAsia="Times New Roman" w:hAnsi="Times New Roman" w:cs="Times New Roman"/>
          <w:b/>
          <w:color w:val="000000"/>
          <w:sz w:val="24"/>
          <w:szCs w:val="24"/>
        </w:rPr>
        <w:t>:</w:t>
      </w:r>
      <w:r w:rsidR="009A61AC">
        <w:rPr>
          <w:rFonts w:ascii="Times New Roman" w:eastAsia="Times New Roman" w:hAnsi="Times New Roman" w:cs="Times New Roman"/>
          <w:b/>
          <w:color w:val="000000"/>
          <w:sz w:val="24"/>
          <w:szCs w:val="24"/>
        </w:rPr>
        <w:t xml:space="preserve"> </w:t>
      </w:r>
      <w:r w:rsidR="009A61AC" w:rsidRPr="009A61AC">
        <w:rPr>
          <w:rFonts w:ascii="Times New Roman" w:eastAsia="Times New Roman" w:hAnsi="Times New Roman" w:cs="Times New Roman"/>
          <w:bCs/>
          <w:color w:val="000000"/>
          <w:sz w:val="24"/>
          <w:szCs w:val="24"/>
        </w:rPr>
        <w:t>Bartonelosis</w:t>
      </w:r>
      <w:r w:rsidR="009A61AC">
        <w:rPr>
          <w:rFonts w:ascii="Times New Roman" w:eastAsia="Times New Roman" w:hAnsi="Times New Roman" w:cs="Times New Roman"/>
          <w:bCs/>
          <w:color w:val="000000"/>
          <w:sz w:val="24"/>
          <w:szCs w:val="24"/>
        </w:rPr>
        <w:t xml:space="preserve">, </w:t>
      </w:r>
      <w:r w:rsidR="009A61AC" w:rsidRPr="009A61AC">
        <w:rPr>
          <w:rFonts w:ascii="Times New Roman" w:eastAsia="Times New Roman" w:hAnsi="Times New Roman" w:cs="Times New Roman"/>
          <w:bCs/>
          <w:color w:val="000000"/>
          <w:sz w:val="24"/>
          <w:szCs w:val="24"/>
        </w:rPr>
        <w:t>Enfermedad de Carrion</w:t>
      </w:r>
      <w:r w:rsidR="009A61AC">
        <w:rPr>
          <w:rFonts w:ascii="Times New Roman" w:eastAsia="Times New Roman" w:hAnsi="Times New Roman" w:cs="Times New Roman"/>
          <w:bCs/>
          <w:color w:val="000000"/>
          <w:sz w:val="24"/>
          <w:szCs w:val="24"/>
        </w:rPr>
        <w:t xml:space="preserve">, </w:t>
      </w:r>
      <w:r w:rsidR="009A61AC" w:rsidRPr="009A61AC">
        <w:rPr>
          <w:rFonts w:ascii="Times New Roman" w:eastAsia="Times New Roman" w:hAnsi="Times New Roman" w:cs="Times New Roman"/>
          <w:bCs/>
          <w:color w:val="000000"/>
          <w:sz w:val="24"/>
          <w:szCs w:val="24"/>
        </w:rPr>
        <w:t>Fiebre de La Oroya</w:t>
      </w:r>
      <w:r w:rsidR="009A61AC">
        <w:rPr>
          <w:rFonts w:ascii="Times New Roman" w:eastAsia="Times New Roman" w:hAnsi="Times New Roman" w:cs="Times New Roman"/>
          <w:bCs/>
          <w:color w:val="000000"/>
          <w:sz w:val="24"/>
          <w:szCs w:val="24"/>
        </w:rPr>
        <w:t xml:space="preserve">, </w:t>
      </w:r>
      <w:r w:rsidR="009A61AC" w:rsidRPr="009A61AC">
        <w:rPr>
          <w:rFonts w:ascii="Times New Roman" w:eastAsia="Times New Roman" w:hAnsi="Times New Roman" w:cs="Times New Roman"/>
          <w:bCs/>
          <w:color w:val="000000"/>
          <w:sz w:val="24"/>
          <w:szCs w:val="24"/>
        </w:rPr>
        <w:t xml:space="preserve">Verruga </w:t>
      </w:r>
    </w:p>
    <w:p w14:paraId="370C625A" w14:textId="17FB9D30" w:rsidR="003F0708" w:rsidRDefault="009A61AC" w:rsidP="009A61AC">
      <w:pPr>
        <w:rPr>
          <w:rFonts w:ascii="Times New Roman" w:eastAsia="Times New Roman" w:hAnsi="Times New Roman" w:cs="Times New Roman"/>
          <w:color w:val="000000"/>
          <w:sz w:val="24"/>
          <w:szCs w:val="24"/>
        </w:rPr>
      </w:pPr>
      <w:r w:rsidRPr="009A61AC">
        <w:rPr>
          <w:rFonts w:ascii="Times New Roman" w:eastAsia="Times New Roman" w:hAnsi="Times New Roman" w:cs="Times New Roman"/>
          <w:bCs/>
          <w:color w:val="000000"/>
          <w:sz w:val="24"/>
          <w:szCs w:val="24"/>
        </w:rPr>
        <w:t>Peruana</w:t>
      </w:r>
      <w:r w:rsidR="00A735AE">
        <w:rPr>
          <w:rFonts w:ascii="Times New Roman" w:eastAsia="Times New Roman" w:hAnsi="Times New Roman" w:cs="Times New Roman"/>
          <w:b/>
          <w:color w:val="000000"/>
          <w:sz w:val="24"/>
          <w:szCs w:val="24"/>
        </w:rPr>
        <w:t xml:space="preserve"> </w:t>
      </w:r>
      <w:r w:rsidR="00A735AE">
        <w:rPr>
          <w:rFonts w:ascii="Times New Roman" w:eastAsia="Times New Roman" w:hAnsi="Times New Roman" w:cs="Times New Roman"/>
          <w:color w:val="000000"/>
          <w:sz w:val="24"/>
          <w:szCs w:val="24"/>
        </w:rPr>
        <w:t>(</w:t>
      </w:r>
      <w:r w:rsidR="00A735AE">
        <w:rPr>
          <w:rFonts w:ascii="Times New Roman" w:eastAsia="Times New Roman" w:hAnsi="Times New Roman" w:cs="Times New Roman"/>
          <w:sz w:val="24"/>
          <w:szCs w:val="24"/>
        </w:rPr>
        <w:t xml:space="preserve">Fuente: </w:t>
      </w:r>
      <w:r w:rsidR="003F0708">
        <w:rPr>
          <w:rFonts w:ascii="Times New Roman" w:eastAsia="Times New Roman" w:hAnsi="Times New Roman" w:cs="Times New Roman"/>
          <w:sz w:val="24"/>
          <w:szCs w:val="24"/>
        </w:rPr>
        <w:t>DeCS</w:t>
      </w:r>
      <w:r w:rsidR="00A735AE">
        <w:rPr>
          <w:rFonts w:ascii="Times New Roman" w:eastAsia="Times New Roman" w:hAnsi="Times New Roman" w:cs="Times New Roman"/>
          <w:color w:val="000000"/>
          <w:sz w:val="24"/>
          <w:szCs w:val="24"/>
        </w:rPr>
        <w:t>)</w:t>
      </w:r>
    </w:p>
    <w:p w14:paraId="2AC9EB5E" w14:textId="77777777" w:rsidR="009A61AC" w:rsidRDefault="009A61AC" w:rsidP="009A61AC">
      <w:pPr>
        <w:rPr>
          <w:rFonts w:ascii="Times New Roman" w:eastAsia="Times New Roman" w:hAnsi="Times New Roman" w:cs="Times New Roman"/>
          <w:color w:val="000000"/>
          <w:sz w:val="24"/>
          <w:szCs w:val="24"/>
        </w:rPr>
      </w:pPr>
    </w:p>
    <w:p w14:paraId="3877B9D8" w14:textId="44BD8E64" w:rsidR="00A735AE" w:rsidRDefault="00A735AE" w:rsidP="009A61A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MMARY</w:t>
      </w:r>
    </w:p>
    <w:p w14:paraId="7287D491" w14:textId="4644AA79" w:rsidR="00A735AE" w:rsidRPr="003F0708" w:rsidRDefault="003F0708" w:rsidP="009A61AC">
      <w:pPr>
        <w:keepNext/>
        <w:keepLines/>
        <w:spacing w:before="240"/>
        <w:jc w:val="both"/>
        <w:rPr>
          <w:rFonts w:ascii="Times New Roman" w:eastAsia="Times New Roman" w:hAnsi="Times New Roman" w:cs="Times New Roman"/>
          <w:bCs/>
          <w:sz w:val="24"/>
          <w:szCs w:val="24"/>
        </w:rPr>
      </w:pPr>
      <w:r w:rsidRPr="003F0708">
        <w:rPr>
          <w:rFonts w:ascii="Times New Roman" w:eastAsia="Times New Roman" w:hAnsi="Times New Roman" w:cs="Times New Roman"/>
          <w:bCs/>
          <w:sz w:val="24"/>
          <w:szCs w:val="24"/>
        </w:rPr>
        <w:t>Bartonellosis known as Carrión's disease, Peruvian wart or Oroya fever, describes the pathological consequences of human infection by Bartonella bacilliformis. In addition, case fatality rates of 2.4% (2019) have been reported, with the majority of cases registered in Peru, documented in the departments of Amazonas, Cajamarca, Áncash, Ayacucho and La Libertad, with a higher incidence in children and adolescents. . In the first phase of infection, the pathogen causes a hemolytic fever ("Oroya fever") with case fatality rates of ~90% in untreated patients, followed by a chronic phase resulting in angiogenic skin lesions ("wart"). Peruvian”). Being the form of transmission through female mosquitoes of the genus Lutzomia verrucarum and the only known reservoir of this ancient disease, humans. Diagnostic methods are reserved for the PCR technique (polymerase chain reaction), blood culture and immunoanalysis; being in order of importance the use of base sequencing and immunoassay methods. In this review, we provide current knowledge on B. bacilliformis and its pathogenicity factors, vectors, established infection models, potential immunological aspects of the disease, diagnostic methods, and treatment.</w:t>
      </w:r>
    </w:p>
    <w:p w14:paraId="5FF2A613" w14:textId="261093D8" w:rsidR="00A735AE" w:rsidRDefault="00A735AE" w:rsidP="009A61AC">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ywords: </w:t>
      </w:r>
      <w:r w:rsidR="009A61AC" w:rsidRPr="009A61AC">
        <w:rPr>
          <w:rFonts w:ascii="Times New Roman" w:eastAsia="Times New Roman" w:hAnsi="Times New Roman" w:cs="Times New Roman"/>
          <w:bCs/>
          <w:sz w:val="24"/>
          <w:szCs w:val="24"/>
        </w:rPr>
        <w:t>Bartonella Infection</w:t>
      </w:r>
      <w:r w:rsidR="009A61AC">
        <w:rPr>
          <w:rFonts w:ascii="Times New Roman" w:eastAsia="Times New Roman" w:hAnsi="Times New Roman" w:cs="Times New Roman"/>
          <w:bCs/>
          <w:sz w:val="24"/>
          <w:szCs w:val="24"/>
        </w:rPr>
        <w:t xml:space="preserve">, </w:t>
      </w:r>
      <w:r w:rsidR="009A61AC" w:rsidRPr="009A61AC">
        <w:rPr>
          <w:rFonts w:ascii="Times New Roman" w:eastAsia="Times New Roman" w:hAnsi="Times New Roman" w:cs="Times New Roman"/>
          <w:bCs/>
          <w:sz w:val="24"/>
          <w:szCs w:val="24"/>
        </w:rPr>
        <w:t>Carrion Disease</w:t>
      </w:r>
      <w:r w:rsidR="009A61AC">
        <w:rPr>
          <w:rFonts w:ascii="Times New Roman" w:eastAsia="Times New Roman" w:hAnsi="Times New Roman" w:cs="Times New Roman"/>
          <w:bCs/>
          <w:sz w:val="24"/>
          <w:szCs w:val="24"/>
        </w:rPr>
        <w:t>,</w:t>
      </w:r>
      <w:r w:rsidR="009A61AC" w:rsidRPr="009A61AC">
        <w:t xml:space="preserve"> </w:t>
      </w:r>
      <w:r w:rsidR="009A61AC" w:rsidRPr="009A61AC">
        <w:rPr>
          <w:rFonts w:ascii="Times New Roman" w:eastAsia="Times New Roman" w:hAnsi="Times New Roman" w:cs="Times New Roman"/>
          <w:bCs/>
          <w:sz w:val="24"/>
          <w:szCs w:val="24"/>
        </w:rPr>
        <w:t>Oroya Fever</w:t>
      </w:r>
      <w:r w:rsidR="009A61AC">
        <w:rPr>
          <w:rFonts w:ascii="Times New Roman" w:eastAsia="Times New Roman" w:hAnsi="Times New Roman" w:cs="Times New Roman"/>
          <w:bCs/>
          <w:sz w:val="24"/>
          <w:szCs w:val="24"/>
        </w:rPr>
        <w:t xml:space="preserve">, </w:t>
      </w:r>
      <w:r w:rsidR="009A61AC" w:rsidRPr="009A61AC">
        <w:rPr>
          <w:rFonts w:ascii="Times New Roman" w:eastAsia="Times New Roman" w:hAnsi="Times New Roman" w:cs="Times New Roman"/>
          <w:bCs/>
          <w:sz w:val="24"/>
          <w:szCs w:val="24"/>
        </w:rPr>
        <w:t>Verruga Peruana</w:t>
      </w:r>
      <w:r w:rsidR="009A61AC">
        <w:rPr>
          <w:rFonts w:ascii="Times New Roman" w:eastAsia="Times New Roman" w:hAnsi="Times New Roman" w:cs="Times New Roman"/>
          <w:bCs/>
          <w:sz w:val="24"/>
          <w:szCs w:val="24"/>
        </w:rPr>
        <w:t xml:space="preserve"> </w:t>
      </w:r>
      <w:r>
        <w:rPr>
          <w:rFonts w:ascii="Times New Roman" w:eastAsia="Times New Roman" w:hAnsi="Times New Roman" w:cs="Times New Roman"/>
          <w:sz w:val="24"/>
          <w:szCs w:val="24"/>
        </w:rPr>
        <w:t>(Source: MESH)</w:t>
      </w:r>
    </w:p>
    <w:p w14:paraId="04051E1A" w14:textId="77777777" w:rsidR="007C7C9D" w:rsidRDefault="007C7C9D">
      <w:pPr>
        <w:spacing w:before="240" w:line="480" w:lineRule="auto"/>
        <w:jc w:val="both"/>
        <w:rPr>
          <w:rFonts w:ascii="Times New Roman" w:eastAsia="Times New Roman" w:hAnsi="Times New Roman" w:cs="Times New Roman"/>
          <w:b/>
          <w:sz w:val="24"/>
          <w:szCs w:val="24"/>
        </w:rPr>
      </w:pPr>
      <w:bookmarkStart w:id="1" w:name="_heading=h.30j0zll" w:colFirst="0" w:colLast="0"/>
      <w:bookmarkStart w:id="2" w:name="_heading=h.zalvjaphgvbc" w:colFirst="0" w:colLast="0"/>
      <w:bookmarkEnd w:id="1"/>
      <w:bookmarkEnd w:id="2"/>
    </w:p>
    <w:p w14:paraId="00000038" w14:textId="403D2018" w:rsidR="001434C2" w:rsidRDefault="00F506C5">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EPIDEMIOLOGÍA</w:t>
      </w:r>
    </w:p>
    <w:p w14:paraId="6AC80857" w14:textId="6B5E0B86" w:rsidR="00037FB0" w:rsidRPr="00037FB0" w:rsidRDefault="00037FB0" w:rsidP="00037FB0">
      <w:pPr>
        <w:spacing w:line="480" w:lineRule="auto"/>
        <w:jc w:val="both"/>
        <w:rPr>
          <w:rFonts w:ascii="Times New Roman" w:hAnsi="Times New Roman" w:cs="Times New Roman"/>
          <w:sz w:val="24"/>
          <w:szCs w:val="24"/>
          <w:lang w:val="es-MX"/>
        </w:rPr>
      </w:pPr>
      <w:r w:rsidRPr="00037FB0">
        <w:rPr>
          <w:rFonts w:ascii="Times New Roman" w:hAnsi="Times New Roman" w:cs="Times New Roman"/>
          <w:sz w:val="24"/>
          <w:szCs w:val="24"/>
          <w:lang w:val="es-MX"/>
        </w:rPr>
        <w:t xml:space="preserve">Las infecciones por Bartonella bacilliformis se presentan como brotes endémicos en las regiones montañosas (600 a 3200 msnm) de Perú, Colombia y Ecuador (zonas costeras de </w:t>
      </w:r>
      <w:r w:rsidRPr="00037FB0">
        <w:rPr>
          <w:rFonts w:ascii="Times New Roman" w:hAnsi="Times New Roman" w:cs="Times New Roman"/>
          <w:color w:val="000000"/>
          <w:sz w:val="24"/>
          <w:szCs w:val="24"/>
          <w:shd w:val="clear" w:color="auto" w:fill="FFFFFF"/>
        </w:rPr>
        <w:t>Guayas y Manabí</w:t>
      </w:r>
      <w:r w:rsidRPr="00037FB0">
        <w:rPr>
          <w:rFonts w:ascii="Times New Roman" w:hAnsi="Times New Roman" w:cs="Times New Roman"/>
          <w:sz w:val="24"/>
          <w:szCs w:val="24"/>
          <w:lang w:val="es-MX"/>
        </w:rPr>
        <w:t>), también algunos casos esporádicos en Chile, Guatemala y Bolivia</w:t>
      </w:r>
      <w:r w:rsidR="00243CDB">
        <w:rPr>
          <w:rFonts w:ascii="Times New Roman" w:hAnsi="Times New Roman" w:cs="Times New Roman"/>
          <w:sz w:val="24"/>
          <w:szCs w:val="24"/>
          <w:lang w:val="es-MX"/>
        </w:rPr>
        <w:t xml:space="preserve"> </w:t>
      </w:r>
      <w:r w:rsidR="00243CDB">
        <w:rPr>
          <w:rFonts w:ascii="Times New Roman" w:hAnsi="Times New Roman" w:cs="Times New Roman"/>
          <w:sz w:val="24"/>
          <w:szCs w:val="24"/>
          <w:lang w:val="es-MX"/>
        </w:rPr>
        <w:fldChar w:fldCharType="begin"/>
      </w:r>
      <w:r w:rsidR="00243CDB">
        <w:rPr>
          <w:rFonts w:ascii="Times New Roman" w:hAnsi="Times New Roman" w:cs="Times New Roman"/>
          <w:sz w:val="24"/>
          <w:szCs w:val="24"/>
          <w:lang w:val="es-MX"/>
        </w:rPr>
        <w:instrText xml:space="preserve"> ADDIN ZOTERO_ITEM CSL_CITATION {"citationID":"Q4ehn2C8","properties":{"formattedCitation":"[1,2]","plainCitation":"[1,2]","noteIndex":0},"citationItems":[{"id":11884,"uris":["http://zotero.org/users/6931333/items/ST5V54UP"],"uri":["http://zotero.org/users/6931333/items/ST5V54UP"],"itemData":{"id":11884,"type":"article-journal","abstract":"Carrion's disease is one of the truly neglected tropical diseases. It affects children predominantly in small Andean communities in Peru, Colombia and Ecuador. Case fatality rates of untreated acute disease can exceed 80% during outbreaks. Diagnostic and treatment guidelines are based on very low evidence reports and public health and prevention programs have been limited. This paper presents the first systematic review of Carrion's disease in Peru and encompasses a detailed analysis of all the highest level evidence regarding not only diagnosis and management but also vector control and prevention. In the review, the authors highlight the considerable knowledge gaps in this field and suggest a strategy for a renewed effort in its investigation. The authors hope that through this work we will be able to develop a better understanding of the epidemiology, natural history and optimal approaches to case and outbreak","container-title":"PLoS Neglected Tropical Diseases","DOI":"10.1371/journal.pntd.0001819","ISSN":"1935-2727","issue":"10","journalAbbreviation":"PLoS Negl Trop Dis","note":"PMID: 23145188\nPMCID: PMC3493376","page":"e1819","source":"PubMed Central","title":"Bartonella bacilliformis: A Systematic Review of the Literature to Guide the Research Agenda for Elimination","title-short":"Bartonella bacilliformis","volume":"6","author":[{"family":"Sanchez Clemente","given":"Nuria"},{"family":"Ugarte-Gil","given":"Cesar A."},{"family":"Solórzano","given":"Nelson"},{"family":"Maguiña","given":"Ciro"},{"family":"Pachas","given":"Paul"},{"family":"Blazes","given":"David"},{"family":"Bailey","given":"Robin"},{"family":"Mabey","given":"David"},{"family":"Moore","given":"David"}],"issued":{"date-parts":[["2012",10,25]]}},"label":"page"},{"id":11887,"uris":["http://zotero.org/users/6931333/items/RVCFPCYJ"],"uri":["http://zotero.org/users/6931333/items/RVCFPCYJ"],"itemData":{"id":11887,"type":"article-journal","abstract":"The seroprevalence and epidemiology of Bartonella bacilliformis infection in the Andean highlands of Ecuador is largely unknown. We conducted a sero-epidemiologic survey of 319 healthy children aged 1–15 years living in six rural, mountain communities in Loja Province, Ecuador. Blood was collected by finger stick onto filter paper and dried, and the eluted sera analyzed for antibodies to B. bacilliformis by rPap31 ELISA. Demographic, entomologic, and household variables were assessed to investigate associated risk factors for antibody seropositivity to B. bacilliformis. Seroprevalence of 28% was found among children in the study communities. Increased risk of seropositivity was associated with the presence of lumber piles near houses. Decreased risk of seropositivity was observed with the presence of animal waste and incremental 100 meter increases in elevation. Although investigation of clinical cases of Carrion’s disease was not within the scope of this study, our serology data suggest that infection of children with B. bacilliformis is prevalent in this region of Ecuador and is largely unrecognized and undiagnosed. This study highlights the need to further investigate the prevalence, pathogenesis, epidemiology, and disease impact of this pathogen in Ecuador.","container-title":"Emerging Microbes &amp; Infections","DOI":"10.1038/s41426-018-0110-5","ISSN":"2222-1751","journalAbbreviation":"Emerg Microbes Infect","note":"PMID: 29941982\nPMCID: PMC6018114","page":"115","source":"PubMed Central","title":"Seroprevalence and risk factors for infection with Bartonella bacilliformis in Loja province, Ecuador","volume":"7","author":[{"family":"Lydy","given":"Shari L."},{"family":"Lascano","given":"Mauricio S."},{"family":"Garcia-Perez","given":"Josselyn E."},{"family":"Williams-Newkirk","given":"Amanda J."},{"family":"Grijalva","given":"Mario J."}],"issued":{"date-parts":[["2018",6,25]]}},"label":"page"}],"schema":"https://github.com/citation-style-language/schema/raw/master/csl-citation.json"} </w:instrText>
      </w:r>
      <w:r w:rsidR="00243CDB">
        <w:rPr>
          <w:rFonts w:ascii="Times New Roman" w:hAnsi="Times New Roman" w:cs="Times New Roman"/>
          <w:sz w:val="24"/>
          <w:szCs w:val="24"/>
          <w:lang w:val="es-MX"/>
        </w:rPr>
        <w:fldChar w:fldCharType="separate"/>
      </w:r>
      <w:r w:rsidR="00243CDB" w:rsidRPr="00243CDB">
        <w:rPr>
          <w:rFonts w:ascii="Times New Roman" w:hAnsi="Times New Roman" w:cs="Times New Roman"/>
          <w:sz w:val="24"/>
        </w:rPr>
        <w:t>[1,2]</w:t>
      </w:r>
      <w:r w:rsidR="00243CDB">
        <w:rPr>
          <w:rFonts w:ascii="Times New Roman" w:hAnsi="Times New Roman" w:cs="Times New Roman"/>
          <w:sz w:val="24"/>
          <w:szCs w:val="24"/>
          <w:lang w:val="es-MX"/>
        </w:rPr>
        <w:fldChar w:fldCharType="end"/>
      </w:r>
      <w:r w:rsidRPr="00037FB0">
        <w:rPr>
          <w:rFonts w:ascii="Times New Roman" w:hAnsi="Times New Roman" w:cs="Times New Roman"/>
          <w:sz w:val="24"/>
          <w:szCs w:val="24"/>
          <w:lang w:val="es-MX"/>
        </w:rPr>
        <w:t xml:space="preserve">. La fiebre de la Oroya presenta una conducta estacional ante la presencia del fenómeno de El Niño, influenciada por cambios climáticos, después de los periodos de lluvia, trae consigo un incremento de los vectores y acortamiento del periodo larvario de los insectos, provocando así un incremento de los casos </w:t>
      </w:r>
      <w:r w:rsidR="00243CDB">
        <w:rPr>
          <w:rFonts w:ascii="Times New Roman" w:hAnsi="Times New Roman" w:cs="Times New Roman"/>
          <w:sz w:val="24"/>
          <w:szCs w:val="24"/>
          <w:lang w:val="es-MX"/>
        </w:rPr>
        <w:fldChar w:fldCharType="begin"/>
      </w:r>
      <w:r w:rsidR="00243CDB">
        <w:rPr>
          <w:rFonts w:ascii="Times New Roman" w:hAnsi="Times New Roman" w:cs="Times New Roman"/>
          <w:sz w:val="24"/>
          <w:szCs w:val="24"/>
          <w:lang w:val="es-MX"/>
        </w:rPr>
        <w:instrText xml:space="preserve"> ADDIN ZOTERO_ITEM CSL_CITATION {"citationID":"3jG1fZf9","properties":{"formattedCitation":"[3]","plainCitation":"[3]","noteIndex":0},"citationItems":[{"id":11890,"uris":["http://zotero.org/users/6931333/items/A65UTKIF"],"uri":["http://zotero.org/users/6931333/items/A65UTKIF"],"itemData":{"id":11890,"type":"article-journal","container-title":"Revista Medica Herediana","ISSN":"1018-130X","issue":"1","note":"publisher: Universidad Peruana Cayetano Heredia","page":"4-10","source":"SciELO","title":"Influencia del fenómeno de El Niño en la epidemiología de la bartonelosis humana en los departamentos de Ancash y Cusco entre 1996 y 1999","volume":"15","author":[{"family":"Huarcaya Castilla","given":"Erick"},{"family":"Chinga Alayo","given":"Erick"},{"family":"Chavez Paz","given":"Juan Marcos"},{"family":"Chauca Carhuajulca","given":"José"},{"family":"Llanos Cuentas","given":"Alejandro"},{"family":"Maguiña Vargas","given":"Ciro"},{"family":"Pachas Chavez","given":"Paúl"},{"family":"Gotuzzo Herencia","given":"Eduardo"}],"issued":{"date-parts":[["2004",1]]}}}],"schema":"https://github.com/citation-style-language/schema/raw/master/csl-citation.json"} </w:instrText>
      </w:r>
      <w:r w:rsidR="00243CDB">
        <w:rPr>
          <w:rFonts w:ascii="Times New Roman" w:hAnsi="Times New Roman" w:cs="Times New Roman"/>
          <w:sz w:val="24"/>
          <w:szCs w:val="24"/>
          <w:lang w:val="es-MX"/>
        </w:rPr>
        <w:fldChar w:fldCharType="separate"/>
      </w:r>
      <w:r w:rsidR="00243CDB" w:rsidRPr="00243CDB">
        <w:rPr>
          <w:rFonts w:ascii="Times New Roman" w:hAnsi="Times New Roman" w:cs="Times New Roman"/>
          <w:sz w:val="24"/>
        </w:rPr>
        <w:t>[3]</w:t>
      </w:r>
      <w:r w:rsidR="00243CDB">
        <w:rPr>
          <w:rFonts w:ascii="Times New Roman" w:hAnsi="Times New Roman" w:cs="Times New Roman"/>
          <w:sz w:val="24"/>
          <w:szCs w:val="24"/>
          <w:lang w:val="es-MX"/>
        </w:rPr>
        <w:fldChar w:fldCharType="end"/>
      </w:r>
      <w:r w:rsidR="00243CDB">
        <w:rPr>
          <w:rFonts w:ascii="Times New Roman" w:hAnsi="Times New Roman" w:cs="Times New Roman"/>
          <w:sz w:val="24"/>
          <w:szCs w:val="24"/>
          <w:lang w:val="es-MX"/>
        </w:rPr>
        <w:t>. E</w:t>
      </w:r>
      <w:r w:rsidRPr="00037FB0">
        <w:rPr>
          <w:rFonts w:ascii="Times New Roman" w:hAnsi="Times New Roman" w:cs="Times New Roman"/>
          <w:sz w:val="24"/>
          <w:szCs w:val="24"/>
          <w:lang w:val="es-MX"/>
        </w:rPr>
        <w:t xml:space="preserve">n 1993 se reportaron los primeros casos de bartonelosis en la selva alta (Amazonas, Cajamarca, Huánuco) y entre los años 1997-1998, se reportaron por primera vez, brotes epidémicos en el valle del rio Urubamba (Cusco) </w:t>
      </w:r>
      <w:r w:rsidR="00243CDB">
        <w:rPr>
          <w:rFonts w:ascii="Times New Roman" w:hAnsi="Times New Roman" w:cs="Times New Roman"/>
          <w:sz w:val="24"/>
          <w:szCs w:val="24"/>
          <w:lang w:val="es-MX"/>
        </w:rPr>
        <w:fldChar w:fldCharType="begin"/>
      </w:r>
      <w:r w:rsidR="00243CDB">
        <w:rPr>
          <w:rFonts w:ascii="Times New Roman" w:hAnsi="Times New Roman" w:cs="Times New Roman"/>
          <w:sz w:val="24"/>
          <w:szCs w:val="24"/>
          <w:lang w:val="es-MX"/>
        </w:rPr>
        <w:instrText xml:space="preserve"> ADDIN ZOTERO_ITEM CSL_CITATION {"citationID":"3SOFLEZF","properties":{"formattedCitation":"[4]","plainCitation":"[4]","noteIndex":0},"citationItems":[{"id":11896,"uris":["http://zotero.org/users/6931333/items/AISGE7L3"],"uri":["http://zotero.org/users/6931333/items/AISGE7L3"],"itemData":{"id":11896,"type":"article-journal","abstract":"The number of species that comprise the family of Bartonellaceae, genus Bartonella, has recently increased from one to 11 species, five of which have been associated with different diseases and syndromes in humans. The rapidly growing number of human pathogens has led several investigators to regard bartonellosis and other associated syndromes as important emerging infectious diseases. This article presents the history and epidemiology, clinical features, diagnosis, and treatment of bartonellosis and associated diseases, including Carrión's disease, trench fever, endocarditis and bacteremia, bacillary angiomatosis, and cat-scratch disease.","container-title":"Infectious Disease Clinics of North America","DOI":"10.1016/s0891-5520(05)70215-4","ISSN":"0891-5520","issue":"1","journalAbbreviation":"Infect Dis Clin North Am","language":"eng","note":"PMID: 10738670","page":"1-22, vii","source":"PubMed","title":"Bartonellosis. New and old","volume":"14","author":[{"family":"Maguiña","given":"C."},{"family":"Gotuzzo","given":"E."}],"issued":{"date-parts":[["2000",3]]}}}],"schema":"https://github.com/citation-style-language/schema/raw/master/csl-citation.json"} </w:instrText>
      </w:r>
      <w:r w:rsidR="00243CDB">
        <w:rPr>
          <w:rFonts w:ascii="Times New Roman" w:hAnsi="Times New Roman" w:cs="Times New Roman"/>
          <w:sz w:val="24"/>
          <w:szCs w:val="24"/>
          <w:lang w:val="es-MX"/>
        </w:rPr>
        <w:fldChar w:fldCharType="separate"/>
      </w:r>
      <w:r w:rsidR="00243CDB" w:rsidRPr="00243CDB">
        <w:rPr>
          <w:rFonts w:ascii="Times New Roman" w:hAnsi="Times New Roman" w:cs="Times New Roman"/>
          <w:sz w:val="24"/>
        </w:rPr>
        <w:t>[4]</w:t>
      </w:r>
      <w:r w:rsidR="00243CDB">
        <w:rPr>
          <w:rFonts w:ascii="Times New Roman" w:hAnsi="Times New Roman" w:cs="Times New Roman"/>
          <w:sz w:val="24"/>
          <w:szCs w:val="24"/>
          <w:lang w:val="es-MX"/>
        </w:rPr>
        <w:fldChar w:fldCharType="end"/>
      </w:r>
      <w:r w:rsidR="00243CDB">
        <w:rPr>
          <w:rFonts w:ascii="Times New Roman" w:hAnsi="Times New Roman" w:cs="Times New Roman"/>
          <w:sz w:val="24"/>
          <w:szCs w:val="24"/>
          <w:lang w:val="es-MX"/>
        </w:rPr>
        <w:t>.</w:t>
      </w:r>
    </w:p>
    <w:p w14:paraId="67EC7358" w14:textId="03ACFDB2" w:rsidR="00D11379" w:rsidRPr="00037FB0" w:rsidRDefault="00037FB0" w:rsidP="00037FB0">
      <w:pPr>
        <w:spacing w:line="480" w:lineRule="auto"/>
        <w:jc w:val="both"/>
        <w:rPr>
          <w:rFonts w:ascii="Times New Roman" w:hAnsi="Times New Roman" w:cs="Times New Roman"/>
          <w:sz w:val="24"/>
          <w:szCs w:val="24"/>
          <w:lang w:val="es-MX"/>
        </w:rPr>
      </w:pPr>
      <w:r w:rsidRPr="00037FB0">
        <w:rPr>
          <w:rFonts w:ascii="Times New Roman" w:hAnsi="Times New Roman" w:cs="Times New Roman"/>
          <w:sz w:val="24"/>
          <w:szCs w:val="24"/>
          <w:lang w:val="es-MX"/>
        </w:rPr>
        <w:t>En Perú, desde el 2004, los casos y muertes provocados por la bartonelosis disminuyeron en un 60%. Sin embargo, en el periodo 2014-2019, la fiebre de la Oroya se presentó con una mayor tasa de incidencia en los años 2016 y 2017</w:t>
      </w:r>
      <w:r w:rsidR="00243CDB">
        <w:rPr>
          <w:rFonts w:ascii="Times New Roman" w:hAnsi="Times New Roman" w:cs="Times New Roman"/>
          <w:sz w:val="24"/>
          <w:szCs w:val="24"/>
          <w:lang w:val="es-MX"/>
        </w:rPr>
        <w:t xml:space="preserve"> </w:t>
      </w:r>
      <w:r w:rsidR="00243CDB">
        <w:rPr>
          <w:rFonts w:ascii="Times New Roman" w:hAnsi="Times New Roman" w:cs="Times New Roman"/>
          <w:sz w:val="24"/>
          <w:szCs w:val="24"/>
          <w:lang w:val="es-MX"/>
        </w:rPr>
        <w:fldChar w:fldCharType="begin"/>
      </w:r>
      <w:r w:rsidR="00243CDB">
        <w:rPr>
          <w:rFonts w:ascii="Times New Roman" w:hAnsi="Times New Roman" w:cs="Times New Roman"/>
          <w:sz w:val="24"/>
          <w:szCs w:val="24"/>
          <w:lang w:val="es-MX"/>
        </w:rPr>
        <w:instrText xml:space="preserve"> ADDIN ZOTERO_ITEM CSL_CITATION {"citationID":"fcgKSMEp","properties":{"formattedCitation":"[5]","plainCitation":"[5]","noteIndex":0},"citationItems":[{"id":11898,"uris":["http://zotero.org/users/6931333/items/UXREFDXS"],"uri":["http://zotero.org/users/6931333/items/UXREFDXS"],"itemData":{"id":11898,"type":"article","title":"Vargas QK. Situación epidemiológica de la enfermedad de Carrión en el Perú, SE 36-2019. Boletín Epidemiológico del Perú. 2019; 28 (36): 904-906. Disponible: https://www.dge.gob.pe/portal/docs/vigilancia/boletines/2019/36.pdf"}}],"schema":"https://github.com/citation-style-language/schema/raw/master/csl-citation.json"} </w:instrText>
      </w:r>
      <w:r w:rsidR="00243CDB">
        <w:rPr>
          <w:rFonts w:ascii="Times New Roman" w:hAnsi="Times New Roman" w:cs="Times New Roman"/>
          <w:sz w:val="24"/>
          <w:szCs w:val="24"/>
          <w:lang w:val="es-MX"/>
        </w:rPr>
        <w:fldChar w:fldCharType="separate"/>
      </w:r>
      <w:r w:rsidR="00243CDB" w:rsidRPr="00243CDB">
        <w:rPr>
          <w:rFonts w:ascii="Times New Roman" w:hAnsi="Times New Roman" w:cs="Times New Roman"/>
          <w:sz w:val="24"/>
        </w:rPr>
        <w:t>[5]</w:t>
      </w:r>
      <w:r w:rsidR="00243CDB">
        <w:rPr>
          <w:rFonts w:ascii="Times New Roman" w:hAnsi="Times New Roman" w:cs="Times New Roman"/>
          <w:sz w:val="24"/>
          <w:szCs w:val="24"/>
          <w:lang w:val="es-MX"/>
        </w:rPr>
        <w:fldChar w:fldCharType="end"/>
      </w:r>
      <w:r w:rsidR="00D11379">
        <w:rPr>
          <w:rFonts w:ascii="Times New Roman" w:hAnsi="Times New Roman" w:cs="Times New Roman"/>
          <w:sz w:val="24"/>
          <w:szCs w:val="24"/>
          <w:lang w:val="es-MX"/>
        </w:rPr>
        <w:t>.</w:t>
      </w:r>
    </w:p>
    <w:p w14:paraId="49D71305" w14:textId="64293B57" w:rsidR="00037FB0" w:rsidRPr="00037FB0" w:rsidRDefault="00037FB0" w:rsidP="00037FB0">
      <w:pPr>
        <w:spacing w:line="480" w:lineRule="auto"/>
        <w:jc w:val="both"/>
        <w:rPr>
          <w:rFonts w:ascii="Times New Roman" w:hAnsi="Times New Roman" w:cs="Times New Roman"/>
          <w:sz w:val="24"/>
          <w:szCs w:val="24"/>
          <w:lang w:val="es-MX"/>
        </w:rPr>
      </w:pPr>
      <w:r w:rsidRPr="00037FB0">
        <w:rPr>
          <w:rFonts w:ascii="Times New Roman" w:hAnsi="Times New Roman" w:cs="Times New Roman"/>
          <w:sz w:val="24"/>
          <w:szCs w:val="24"/>
          <w:lang w:val="es-MX"/>
        </w:rPr>
        <w:t>Según l</w:t>
      </w:r>
      <w:r w:rsidRPr="00037FB0">
        <w:rPr>
          <w:rFonts w:ascii="Times New Roman" w:hAnsi="Times New Roman" w:cs="Times New Roman"/>
          <w:sz w:val="24"/>
          <w:szCs w:val="24"/>
        </w:rPr>
        <w:t>a SE-36 2019 informa que, los departamentos de Amazonas, Cajamarca, Áncash, Ayacucho y La Libertad poseen incidencias acumuladas anuales elevadas de bartonelosis, sobre todo en niños (5 casos/millón de niños) y adolescentes (3 casos/millón de adolescentes). Así mismo, se observó un incremento en la tasa de incidencia (1 caso/millón de habitantes) y un descenso de la tasa de letalidad de 0,1% (2,4%), con respecto al año 2018</w:t>
      </w:r>
      <w:r w:rsidRPr="00037FB0">
        <w:rPr>
          <w:rStyle w:val="Refdecomentario"/>
          <w:rFonts w:ascii="Times New Roman" w:hAnsi="Times New Roman" w:cs="Times New Roman"/>
          <w:sz w:val="24"/>
          <w:szCs w:val="24"/>
        </w:rPr>
        <w:t xml:space="preserve"> </w:t>
      </w:r>
      <w:r w:rsidR="00D11379">
        <w:rPr>
          <w:rFonts w:ascii="Times New Roman" w:hAnsi="Times New Roman" w:cs="Times New Roman"/>
          <w:sz w:val="24"/>
          <w:szCs w:val="24"/>
          <w:lang w:val="es-MX"/>
        </w:rPr>
        <w:fldChar w:fldCharType="begin"/>
      </w:r>
      <w:r w:rsidR="00D11379">
        <w:rPr>
          <w:rFonts w:ascii="Times New Roman" w:hAnsi="Times New Roman" w:cs="Times New Roman"/>
          <w:sz w:val="24"/>
          <w:szCs w:val="24"/>
          <w:lang w:val="es-MX"/>
        </w:rPr>
        <w:instrText xml:space="preserve"> ADDIN ZOTERO_ITEM CSL_CITATION {"citationID":"a9yls9g2","properties":{"formattedCitation":"[5]","plainCitation":"[5]","noteIndex":0},"citationItems":[{"id":11898,"uris":["http://zotero.org/users/6931333/items/UXREFDXS"],"uri":["http://zotero.org/users/6931333/items/UXREFDXS"],"itemData":{"id":11898,"type":"article","title":"Vargas QK. Situación epidemiológica de la enfermedad de Carrión en el Perú, SE 36-2019. Boletín Epidemiológico del Perú. 2019; 28 (36): 904-906. Disponible: https://www.dge.gob.pe/portal/docs/vigilancia/boletines/2019/36.pdf"}}],"schema":"https://github.com/citation-style-language/schema/raw/master/csl-citation.json"} </w:instrText>
      </w:r>
      <w:r w:rsidR="00D11379">
        <w:rPr>
          <w:rFonts w:ascii="Times New Roman" w:hAnsi="Times New Roman" w:cs="Times New Roman"/>
          <w:sz w:val="24"/>
          <w:szCs w:val="24"/>
          <w:lang w:val="es-MX"/>
        </w:rPr>
        <w:fldChar w:fldCharType="separate"/>
      </w:r>
      <w:r w:rsidR="00D11379" w:rsidRPr="00243CDB">
        <w:rPr>
          <w:rFonts w:ascii="Times New Roman" w:hAnsi="Times New Roman" w:cs="Times New Roman"/>
          <w:sz w:val="24"/>
        </w:rPr>
        <w:t>[5]</w:t>
      </w:r>
      <w:r w:rsidR="00D11379">
        <w:rPr>
          <w:rFonts w:ascii="Times New Roman" w:hAnsi="Times New Roman" w:cs="Times New Roman"/>
          <w:sz w:val="24"/>
          <w:szCs w:val="24"/>
          <w:lang w:val="es-MX"/>
        </w:rPr>
        <w:fldChar w:fldCharType="end"/>
      </w:r>
      <w:r w:rsidR="00D11379">
        <w:rPr>
          <w:rFonts w:ascii="Times New Roman" w:hAnsi="Times New Roman" w:cs="Times New Roman"/>
          <w:sz w:val="24"/>
          <w:szCs w:val="24"/>
          <w:lang w:val="es-MX"/>
        </w:rPr>
        <w:t>.</w:t>
      </w:r>
    </w:p>
    <w:p w14:paraId="4F8EB8B6" w14:textId="38C94797" w:rsidR="00037FB0" w:rsidRDefault="00037FB0" w:rsidP="00037FB0">
      <w:pPr>
        <w:spacing w:line="480" w:lineRule="auto"/>
        <w:jc w:val="both"/>
        <w:rPr>
          <w:rFonts w:ascii="Times New Roman" w:hAnsi="Times New Roman" w:cs="Times New Roman"/>
          <w:sz w:val="24"/>
          <w:szCs w:val="24"/>
        </w:rPr>
      </w:pPr>
      <w:r w:rsidRPr="00037FB0">
        <w:rPr>
          <w:rFonts w:ascii="Times New Roman" w:hAnsi="Times New Roman" w:cs="Times New Roman"/>
          <w:sz w:val="24"/>
          <w:szCs w:val="24"/>
          <w:lang w:val="es-MX"/>
        </w:rPr>
        <w:t xml:space="preserve">Según Pachas P </w:t>
      </w:r>
      <w:r w:rsidR="00D11379">
        <w:rPr>
          <w:rFonts w:ascii="Times New Roman" w:hAnsi="Times New Roman" w:cs="Times New Roman"/>
          <w:sz w:val="24"/>
          <w:szCs w:val="24"/>
          <w:lang w:val="es-MX"/>
        </w:rPr>
        <w:t>c</w:t>
      </w:r>
      <w:r w:rsidRPr="00037FB0">
        <w:rPr>
          <w:rFonts w:ascii="Times New Roman" w:hAnsi="Times New Roman" w:cs="Times New Roman"/>
          <w:sz w:val="24"/>
          <w:szCs w:val="24"/>
          <w:lang w:val="es-MX"/>
        </w:rPr>
        <w:t xml:space="preserve">usco se encontraba entre los 5 departamentos con mayor número de casos de bartonelosis, sin embargo, según </w:t>
      </w:r>
      <w:r w:rsidRPr="00037FB0">
        <w:rPr>
          <w:rFonts w:ascii="Times New Roman" w:hAnsi="Times New Roman" w:cs="Times New Roman"/>
          <w:sz w:val="24"/>
          <w:szCs w:val="24"/>
        </w:rPr>
        <w:t>SE-36 2019, Cusco ocupa el séptimo lugar (7,3%), con 6 casos confirmados</w:t>
      </w:r>
      <w:r w:rsidR="00D11379">
        <w:rPr>
          <w:rFonts w:ascii="Times New Roman" w:hAnsi="Times New Roman" w:cs="Times New Roman"/>
          <w:sz w:val="24"/>
          <w:szCs w:val="24"/>
        </w:rPr>
        <w:t xml:space="preserve"> </w:t>
      </w:r>
      <w:r w:rsidR="00D11379">
        <w:rPr>
          <w:rFonts w:ascii="Times New Roman" w:hAnsi="Times New Roman" w:cs="Times New Roman"/>
          <w:sz w:val="24"/>
          <w:szCs w:val="24"/>
        </w:rPr>
        <w:fldChar w:fldCharType="begin"/>
      </w:r>
      <w:r w:rsidR="00D11379">
        <w:rPr>
          <w:rFonts w:ascii="Times New Roman" w:hAnsi="Times New Roman" w:cs="Times New Roman"/>
          <w:sz w:val="24"/>
          <w:szCs w:val="24"/>
        </w:rPr>
        <w:instrText xml:space="preserve"> ADDIN ZOTERO_ITEM CSL_CITATION {"citationID":"dBbO27A3","properties":{"formattedCitation":"[6]","plainCitation":"[6]","noteIndex":0},"citationItems":[{"id":11899,"uris":["http://zotero.org/users/6931333/items/9I8VYRV4"],"uri":["http://zotero.org/users/6931333/items/9I8VYRV4"],"itemData":{"id":11899,"type":"article","title":"Pachas P. Epidemiologia de la bartonelosis en el Peru. Modulos Tecnicos, Oficina General de Epidemiologia. Insituto Nacional de Salud. Lima, Peru. Disponible: https://repositorio.ins.gob.pe/xmlui/bitstream/handle/INS/1100/EPIDEMIOLOG%C3%8DA%20DE%20LA%20BARTONELOSIS.pdf?sequence=1&amp;isAllowed=y"}}],"schema":"https://github.com/citation-style-language/schema/raw/master/csl-citation.json"} </w:instrText>
      </w:r>
      <w:r w:rsidR="00D11379">
        <w:rPr>
          <w:rFonts w:ascii="Times New Roman" w:hAnsi="Times New Roman" w:cs="Times New Roman"/>
          <w:sz w:val="24"/>
          <w:szCs w:val="24"/>
        </w:rPr>
        <w:fldChar w:fldCharType="separate"/>
      </w:r>
      <w:r w:rsidR="00D11379" w:rsidRPr="00D11379">
        <w:rPr>
          <w:rFonts w:ascii="Times New Roman" w:hAnsi="Times New Roman" w:cs="Times New Roman"/>
          <w:sz w:val="24"/>
        </w:rPr>
        <w:t>[6]</w:t>
      </w:r>
      <w:r w:rsidR="00D11379">
        <w:rPr>
          <w:rFonts w:ascii="Times New Roman" w:hAnsi="Times New Roman" w:cs="Times New Roman"/>
          <w:sz w:val="24"/>
          <w:szCs w:val="24"/>
        </w:rPr>
        <w:fldChar w:fldCharType="end"/>
      </w:r>
      <w:r w:rsidRPr="00037FB0">
        <w:rPr>
          <w:rFonts w:ascii="Times New Roman" w:hAnsi="Times New Roman" w:cs="Times New Roman"/>
          <w:sz w:val="24"/>
          <w:szCs w:val="24"/>
        </w:rPr>
        <w:t>.</w:t>
      </w:r>
    </w:p>
    <w:p w14:paraId="1CCC4579" w14:textId="6391EFB9" w:rsidR="003F0708" w:rsidRDefault="003F0708" w:rsidP="00037FB0">
      <w:pPr>
        <w:spacing w:line="480" w:lineRule="auto"/>
        <w:jc w:val="both"/>
        <w:rPr>
          <w:rFonts w:ascii="Times New Roman" w:hAnsi="Times New Roman" w:cs="Times New Roman"/>
          <w:sz w:val="24"/>
          <w:szCs w:val="24"/>
        </w:rPr>
      </w:pPr>
    </w:p>
    <w:p w14:paraId="70A671F5" w14:textId="77777777" w:rsidR="003F0708" w:rsidRPr="00037FB0" w:rsidRDefault="003F0708" w:rsidP="00037FB0">
      <w:pPr>
        <w:spacing w:line="480" w:lineRule="auto"/>
        <w:jc w:val="both"/>
        <w:rPr>
          <w:rFonts w:ascii="Times New Roman" w:hAnsi="Times New Roman" w:cs="Times New Roman"/>
          <w:sz w:val="24"/>
          <w:szCs w:val="24"/>
          <w:lang w:val="es-MX"/>
        </w:rPr>
      </w:pPr>
    </w:p>
    <w:p w14:paraId="0A021DF5" w14:textId="77777777" w:rsidR="009A61AC" w:rsidRDefault="009A61AC" w:rsidP="009A61AC">
      <w:pPr>
        <w:spacing w:before="240" w:line="480" w:lineRule="auto"/>
        <w:jc w:val="both"/>
        <w:rPr>
          <w:rFonts w:ascii="Times New Roman" w:eastAsia="Times New Roman" w:hAnsi="Times New Roman" w:cs="Times New Roman"/>
          <w:b/>
          <w:sz w:val="24"/>
          <w:szCs w:val="24"/>
        </w:rPr>
      </w:pPr>
      <w:bookmarkStart w:id="3" w:name="_heading=h.f3qj2gj1gffv" w:colFirst="0" w:colLast="0"/>
      <w:bookmarkStart w:id="4" w:name="_heading=h.udqcyrlqs6p0" w:colFirst="0" w:colLast="0"/>
      <w:bookmarkEnd w:id="3"/>
      <w:bookmarkEnd w:id="4"/>
      <w:r>
        <w:rPr>
          <w:rFonts w:ascii="Times New Roman" w:eastAsia="Times New Roman" w:hAnsi="Times New Roman" w:cs="Times New Roman"/>
          <w:b/>
          <w:sz w:val="24"/>
          <w:szCs w:val="24"/>
        </w:rPr>
        <w:lastRenderedPageBreak/>
        <w:t>ETIOPATOGENIA</w:t>
      </w:r>
    </w:p>
    <w:p w14:paraId="0E43F9C7" w14:textId="77777777" w:rsidR="009A61AC" w:rsidRPr="00A518E9" w:rsidRDefault="009A61AC" w:rsidP="009A61AC">
      <w:pPr>
        <w:spacing w:before="240" w:line="480" w:lineRule="auto"/>
        <w:jc w:val="both"/>
        <w:rPr>
          <w:rFonts w:ascii="Times New Roman" w:eastAsia="Times New Roman" w:hAnsi="Times New Roman" w:cs="Times New Roman"/>
          <w:b/>
          <w:sz w:val="24"/>
          <w:szCs w:val="24"/>
        </w:rPr>
      </w:pPr>
      <w:r w:rsidRPr="00A518E9">
        <w:rPr>
          <w:rFonts w:ascii="Times New Roman" w:eastAsia="Times New Roman" w:hAnsi="Times New Roman" w:cs="Times New Roman"/>
          <w:b/>
          <w:sz w:val="24"/>
          <w:szCs w:val="24"/>
        </w:rPr>
        <w:t>Bartonella bacilliformis</w:t>
      </w:r>
    </w:p>
    <w:p w14:paraId="60D1FC7E" w14:textId="77777777"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Es un cocobacilo pleomórfico gram -, no fermentador, aeróbico de dimensiones 0.2- 0.5 µm por 1- 2 µm, posee de 2 a 16 flagelos que le confieren alta movilidad. Poseen un crecimiento lento en medios que contienen sangre. La temperatura optima de crecimiento es de 28 -30 °C, y aunque el organismo es aeróbico, condiciones microaerofílicas proporcionan mejores resultados. Las colonias son típicamente pequeñas, redondas y lenticulares, variando desde traslucidas a opacas. Ocasionalmente, pueden adoptar otras formas, como la morfología t1 (colonias de borde regular, halo pequeño y una burbuja central)</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vDqSFvAB","properties":{"formattedCitation":"[7]","plainCitation":"[7]","noteIndex":0},"citationItems":[{"id":11923,"uris":["http://zotero.org/users/6931333/items/97293L6Q"],"uri":["http://zotero.org/users/6931333/items/97293L6Q"],"itemData":{"id":11923,"type":"article-journal","abstract":"Carrion's disease (CD) is a neglected biphasic vector-borne illness related to Bartonella bacilliformis. It is found in the Andean valleys and is transmitted mainly by members of the Lutzomyia genus but also by blood transfusions and from mother to child. The acute phase, Oroya fever, presents severe anemia and fever. The lethality is high in the absence of adequate treatment, despite the organism being susceptible to most antibiotics. Partial immunity is developed after infection by B. bacilliformis, resulting in high numbers of asymptomatic carriers. Following infection there is the chronic phase, Peruvian warts, involving abnormal proliferation of the endothelial cells. Despite potentially being eradicable, CD has been expanded due to human migration and geographical expansion of the vector. Moreover, in vitro studies have demonstrated the risk of the development of antimicrobial resistance. These findings, together with the description of new Bartonella species producing CD-like infections, the presence of undescribed potential vectors in new areas, the lack of adequate diagnostic tools and knowledge of the immunology and bacterial pathogenesis of CD, and poor international visibility, have led to the risk of increasing the potential expansion of resistant strains which will challenge current treatment schemes as well as the possible appearance of CD in areas where it is not endemic.","container-title":"Clinical Microbiology Reviews","DOI":"10.1128/CMR.00056-17","ISSN":"1098-6618","issue":"1","journalAbbreviation":"Clin Microbiol Rev","language":"eng","note":"PMID: 29187394\nPMCID: PMC5740975","page":"e00056-17","source":"PubMed","title":"Carrion's Disease: the Sound of Silence","title-short":"Carrion's Disease","volume":"31","author":[{"family":"Gomes","given":"Cláudia"},{"family":"Ruiz","given":"Joaquim"}],"issued":{"date-parts":[["2018",1]]}}}],"schema":"https://github.com/citation-style-language/schema/raw/master/csl-citation.json"} </w:instrText>
      </w:r>
      <w:r>
        <w:rPr>
          <w:rFonts w:ascii="Times New Roman" w:eastAsia="Times New Roman" w:hAnsi="Times New Roman" w:cs="Times New Roman"/>
          <w:bCs/>
          <w:sz w:val="24"/>
          <w:szCs w:val="24"/>
        </w:rPr>
        <w:fldChar w:fldCharType="separate"/>
      </w:r>
      <w:r w:rsidRPr="009E0FD5">
        <w:rPr>
          <w:rFonts w:ascii="Times New Roman" w:hAnsi="Times New Roman" w:cs="Times New Roman"/>
          <w:sz w:val="24"/>
        </w:rPr>
        <w:t>[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Pr="00A518E9">
        <w:rPr>
          <w:rFonts w:ascii="Times New Roman" w:eastAsia="Times New Roman" w:hAnsi="Times New Roman" w:cs="Times New Roman"/>
          <w:bCs/>
          <w:sz w:val="24"/>
          <w:szCs w:val="24"/>
        </w:rPr>
        <w:t>Su genoma consiste en una molécula de DNA monocatenaria que varía de 1.39 Mbp (strain Peru-18; GenBank accession no KK097689 a KK097708)   a 1.44 Mbp (strain ATCC 35685D-5; GenBank accesión no. NZ_CP014012.1)</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cH62rxoe","properties":{"formattedCitation":"[8,9]","plainCitation":"[8,9]","noteIndex":0},"citationItems":[{"id":11926,"uris":["http://zotero.org/users/6931333/items/FUQBRLXS"],"uri":["http://zotero.org/users/6931333/items/FUQBRLXS"],"itemData":{"id":11926,"type":"article-journal","abstract":"The objective was to develop and characterise in vitro Bartonella bacilliformis antibiotic resistant mutants. Three B. bacilliformis strains were plated 35 or 40 times with azithromycin, chloramphenicol, ciprofloxacin or rifampicin discs. Resistance-stability was assessed performing 5 serial passages without antibiotic pressure. MICs were determined with/without Phe-Arg-β-Napthylamide and artesunate. Target alterations were screened in the 23S rRNA, rplD, rplV, gyrA, gyrB, parC, parE and rpoB genes. Chloramphenicol and ciprofloxacin resistance were the most difficult and easiest (&gt;37.3 and 10.6 passages) to be selected, respectively. All mutants but one selected with chloramphenicol achieved high resistance levels. All rifampicin, one azithromycin and one ciprofloxacin mutants did not totally revert when cultured without antibiotic pressure. Azithromycin resistance was related to L4 substitutions Gln-66 → Lys or Gly-70 → Arg; L4 deletion Δ62–65 (Lys-Met-Tyr-Lys) or L22 insertion 83::Val-Ser-Glu-Ala-His-Val-Gly-Lys-Ser; in two chloramphenicol-resistant mutants the 23S rRNA mutation G2372A was detected. GyrA Ala-91 → Val and Asp-95 → Gly and GyrB Glu474 → Lys were detected in ciprofloxacin-resistant mutants. RpoB substitutions Gln-527 → Arg, His-540 → Tyr and Ser-545 → Phe plus Ser-588 → Tyr were detected in rifampicin-resistant mutants. In 5 mutants the effect of efflux pumps on resistance was observed. Antibiotic resistance was mainly related to target mutations and overexpression of efflux pumps, which might underlie microbiological failures during treatments.","container-title":"Scientific Reports","DOI":"10.1038/srep33584","ISSN":"2045-2322","issue":"1","journalAbbreviation":"Sci Rep","language":"en","note":"Bandiera_abtest: a\nCc_license_type: cc_by\nCg_type: Nature Research Journals\nnumber: 1\nPrimary_atype: Research\npublisher: Nature Publishing Group\nSubject_term: Antimicrobial resistance;Clinical microbiology;Molecular biology\nSubject_term_id: antimicrobial-resistance;clinical-microbiology;molecular-biology","page":"33584","source":"www.nature.com","title":"Development and characterisation of highly antibiotic resistant Bartonella bacilliformis mutants","volume":"6","author":[{"family":"Gomes","given":"Cláudia"},{"family":"Martínez-Puchol","given":"Sandra"},{"family":"Ruiz-Roldán","given":"Lidia"},{"family":"Pons","given":"Maria J."},{"family":"Valle Mendoza","given":"Juana","non-dropping-particle":"del"},{"family":"Ruiz","given":"Joaquim"}],"issued":{"date-parts":[["2016",9,26]]}},"label":"page"},{"id":11929,"uris":["http://zotero.org/users/6931333/items/TNDYVVQG"],"uri":["http://zotero.org/users/6931333/items/TNDYVVQG"],"itemData":{"id":11929,"type":"webpage","title":"Bartonella bacilliformis: colonial types and erythrocyte adherence | Infection and Immunity","URL":"https://journals.asm.org/doi/10.1128/iai.31.1.480-486.1981","accessed":{"date-parts":[["2022",1,21]]}},"label":"page"}],"schema":"https://github.com/citation-style-language/schema/raw/master/csl-citation.json"} </w:instrText>
      </w:r>
      <w:r>
        <w:rPr>
          <w:rFonts w:ascii="Times New Roman" w:eastAsia="Times New Roman" w:hAnsi="Times New Roman" w:cs="Times New Roman"/>
          <w:bCs/>
          <w:sz w:val="24"/>
          <w:szCs w:val="24"/>
        </w:rPr>
        <w:fldChar w:fldCharType="separate"/>
      </w:r>
      <w:r w:rsidRPr="009E0FD5">
        <w:rPr>
          <w:rFonts w:ascii="Times New Roman" w:hAnsi="Times New Roman" w:cs="Times New Roman"/>
          <w:sz w:val="24"/>
        </w:rPr>
        <w:t>[8,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51AC5A74" w14:textId="77777777" w:rsidR="009A61AC" w:rsidRPr="00A518E9" w:rsidRDefault="009A61AC" w:rsidP="009A61A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TOGENIA Y FACTORES DE VIRULENCIA </w:t>
      </w:r>
    </w:p>
    <w:p w14:paraId="5C1704FB" w14:textId="77777777" w:rsidR="009A61AC" w:rsidRPr="00383384" w:rsidRDefault="009A61AC" w:rsidP="009A61AC">
      <w:pPr>
        <w:spacing w:before="240" w:line="480" w:lineRule="auto"/>
        <w:jc w:val="both"/>
        <w:rPr>
          <w:rFonts w:ascii="Times New Roman" w:eastAsia="Times New Roman" w:hAnsi="Times New Roman" w:cs="Times New Roman"/>
          <w:b/>
          <w:bCs/>
          <w:sz w:val="24"/>
          <w:szCs w:val="24"/>
        </w:rPr>
      </w:pPr>
      <w:r w:rsidRPr="00383384">
        <w:rPr>
          <w:rFonts w:ascii="Times New Roman" w:eastAsia="Times New Roman" w:hAnsi="Times New Roman" w:cs="Times New Roman"/>
          <w:b/>
          <w:bCs/>
          <w:sz w:val="24"/>
          <w:szCs w:val="24"/>
        </w:rPr>
        <w:t>Adhesina (BbadA)</w:t>
      </w:r>
    </w:p>
    <w:p w14:paraId="7A270026" w14:textId="3CE4B6D1" w:rsidR="009A61AC" w:rsidRPr="00A518E9" w:rsidRDefault="009A61AC" w:rsidP="009A61AC">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o</w:t>
      </w:r>
      <w:r w:rsidRPr="00A518E9">
        <w:rPr>
          <w:rFonts w:ascii="Times New Roman" w:eastAsia="Times New Roman" w:hAnsi="Times New Roman" w:cs="Times New Roman"/>
          <w:bCs/>
          <w:sz w:val="24"/>
          <w:szCs w:val="24"/>
        </w:rPr>
        <w:t>mo toda adhesina trimérica autotransportadora (TAA) mediaría la autoagregación, adherencia a las células hospederas y proteínas de matriz</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ahio46V5","properties":{"formattedCitation":"[10]","plainCitation":"[10]","noteIndex":0},"citationItems":[{"id":11934,"uris":["http://zotero.org/users/6931333/items/5NJYF6ZZ"],"uri":["http://zotero.org/users/6931333/items/5NJYF6ZZ"],"itemData":{"id":11934,"type":"webpage","title":"Trimeric autotransporter adhesins: variable structure, common function - ScienceDirect","URL":"https://www.sciencedirect.com/science/article/abs/pii/S0966842X06000977","accessed":{"date-parts":[["2022",1,2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0]</w:t>
      </w:r>
      <w:r>
        <w:rPr>
          <w:rFonts w:ascii="Times New Roman" w:eastAsia="Times New Roman" w:hAnsi="Times New Roman" w:cs="Times New Roman"/>
          <w:bCs/>
          <w:sz w:val="24"/>
          <w:szCs w:val="24"/>
        </w:rPr>
        <w:fldChar w:fldCharType="end"/>
      </w:r>
    </w:p>
    <w:p w14:paraId="453DB262" w14:textId="77777777"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383384">
        <w:rPr>
          <w:rFonts w:ascii="Times New Roman" w:eastAsia="Times New Roman" w:hAnsi="Times New Roman" w:cs="Times New Roman"/>
          <w:b/>
          <w:bCs/>
          <w:sz w:val="24"/>
          <w:szCs w:val="24"/>
        </w:rPr>
        <w:t>Flagelina:</w:t>
      </w:r>
    </w:p>
    <w:p w14:paraId="6AF127C0" w14:textId="051B92DB" w:rsidR="009A61AC" w:rsidRPr="00A518E9" w:rsidRDefault="009A61AC" w:rsidP="009A61AC">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w:t>
      </w:r>
      <w:r w:rsidRPr="00A518E9">
        <w:rPr>
          <w:rFonts w:ascii="Times New Roman" w:eastAsia="Times New Roman" w:hAnsi="Times New Roman" w:cs="Times New Roman"/>
          <w:bCs/>
          <w:sz w:val="24"/>
          <w:szCs w:val="24"/>
        </w:rPr>
        <w:t>. Bacilliformis expresa típicamente 2-16 flagelos unipolares, lo cuales les dan movilidad. Sin embargo no es conocido si los flagelos están directamente involucrados con la adhesión eritrocitaria o si el aumento de su motilidad incrementa la posibilidad de penetrarlos</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YjJsZrzs","properties":{"formattedCitation":"[7,11]","plainCitation":"[7,11]","noteIndex":0},"citationItems":[{"id":11923,"uris":["http://zotero.org/users/6931333/items/97293L6Q"],"uri":["http://zotero.org/users/6931333/items/97293L6Q"],"itemData":{"id":11923,"type":"article-journal","abstract":"Carrion's disease (CD) is a neglected biphasic vector-borne illness related to Bartonella bacilliformis. It is found in the Andean valleys and is transmitted mainly by members of the Lutzomyia genus but also by blood transfusions and from mother to child. The acute phase, Oroya fever, presents severe anemia and fever. The lethality is high in the absence of adequate treatment, despite the organism being susceptible to most antibiotics. Partial immunity is developed after infection by B. bacilliformis, resulting in high numbers of asymptomatic carriers. Following infection there is the chronic phase, Peruvian warts, involving abnormal proliferation of the endothelial cells. Despite potentially being eradicable, CD has been expanded due to human migration and geographical expansion of the vector. Moreover, in vitro studies have demonstrated the risk of the development of antimicrobial resistance. These findings, together with the description of new Bartonella species producing CD-like infections, the presence of undescribed potential vectors in new areas, the lack of adequate diagnostic tools and knowledge of the immunology and bacterial pathogenesis of CD, and poor international visibility, have led to the risk of increasing the potential expansion of resistant strains which will challenge current treatment schemes as well as the possible appearance of CD in areas where it is not endemic.","container-title":"Clinical Microbiology Reviews","DOI":"10.1128/CMR.00056-17","ISSN":"1098-6618","issue":"1","journalAbbreviation":"Clin Microbiol Rev","language":"eng","note":"PMID: 29187394\nPMCID: PMC5740975","page":"e00056-17","source":"PubMed","title":"Carrion's Disease: the Sound of Silence","title-short":"Carrion's Disease","volume":"31","author":[{"family":"Gomes","given":"Cláudia"},{"family":"Ruiz","given":"Joaquim"}],"issued":{"date-parts":[["2018",1]]}},"label":"page"},{"id":11936,"uris":["http://zotero.org/users/6931333/items/SGT5TZAJ"],"uri":["http://zotero.org/users/6931333/items/SGT5TZAJ"],"itemData":{"id":11936,"type":"article-journal","abstract":"Bartonella bacilliformis, which causes the human diseases Oroya fever and verruga\nperuana, binds to human erythrocytes in vitro and produces substantial and long-lasting\ndeformations in erythrocyte membranes, including cone-shaped depressions, trenches,\n...","archive_location":"world","container-title":"Infection and Immunity","DOI":"10.1128/iai.54.2.347-353.1986","language":"EN","source":"journals.asm.org","title":"Entry of Bartonella bacilliformis into erythrocytes","URL":"https://journals.asm.org/doi/abs/10.1128/iai.54.2.347-353.1986","author":[{"family":"Benson","given":"L. A."},{"family":"Kar","given":"S."},{"family":"McLaughlin","given":"G."},{"family":"Ihler","given":"G. M."}],"accessed":{"date-parts":[["2022",1,21]]},"issued":{"date-parts":[["1986",11]]}},"label":"page"}],"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7,11]</w:t>
      </w:r>
      <w:r>
        <w:rPr>
          <w:rFonts w:ascii="Times New Roman" w:eastAsia="Times New Roman" w:hAnsi="Times New Roman" w:cs="Times New Roman"/>
          <w:bCs/>
          <w:sz w:val="24"/>
          <w:szCs w:val="24"/>
        </w:rPr>
        <w:fldChar w:fldCharType="end"/>
      </w:r>
    </w:p>
    <w:p w14:paraId="408EDBE6" w14:textId="28E58103"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lastRenderedPageBreak/>
        <w:t>A diferencia de otros flagelados, su flagelina no es reconocida por TLR 5 debido a un cambio de aminoácidos en su dominio D1 N terminal lo que evita la activación inflamatoria de la célula hospedera regulada por NF-kB</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LfRdpUmw","properties":{"formattedCitation":"[12]","plainCitation":"[12]","noteIndex":0},"citationItems":[{"id":11939,"uris":["http://zotero.org/users/6931333/items/UI7E7DAX"],"uri":["http://zotero.org/users/6931333/items/UI7E7DAX"],"itemData":{"id":11939,"type":"webpage","title":"Evasion of Toll-like receptor 5 by flagellated bacteria | PNAS","URL":"https://www.pnas.org/content/102/26/9247/","accessed":{"date-parts":[["2022",1,2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2]</w:t>
      </w:r>
      <w:r>
        <w:rPr>
          <w:rFonts w:ascii="Times New Roman" w:eastAsia="Times New Roman" w:hAnsi="Times New Roman" w:cs="Times New Roman"/>
          <w:bCs/>
          <w:sz w:val="24"/>
          <w:szCs w:val="24"/>
        </w:rPr>
        <w:fldChar w:fldCharType="end"/>
      </w:r>
    </w:p>
    <w:p w14:paraId="4396D6CE" w14:textId="77777777" w:rsidR="009A61AC" w:rsidRPr="00383384" w:rsidRDefault="009A61AC" w:rsidP="009A61AC">
      <w:pPr>
        <w:spacing w:before="240" w:line="480" w:lineRule="auto"/>
        <w:jc w:val="both"/>
        <w:rPr>
          <w:rFonts w:ascii="Times New Roman" w:eastAsia="Times New Roman" w:hAnsi="Times New Roman" w:cs="Times New Roman"/>
          <w:b/>
          <w:bCs/>
          <w:sz w:val="24"/>
          <w:szCs w:val="24"/>
        </w:rPr>
      </w:pPr>
      <w:r w:rsidRPr="00383384">
        <w:rPr>
          <w:rFonts w:ascii="Times New Roman" w:eastAsia="Times New Roman" w:hAnsi="Times New Roman" w:cs="Times New Roman"/>
          <w:b/>
          <w:bCs/>
          <w:sz w:val="24"/>
          <w:szCs w:val="24"/>
        </w:rPr>
        <w:t>GroEL,</w:t>
      </w:r>
    </w:p>
    <w:p w14:paraId="0CBB64EC" w14:textId="7FDB2D55" w:rsidR="009A61AC" w:rsidRPr="00A518E9" w:rsidRDefault="009A61AC" w:rsidP="009A61AC">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A518E9">
        <w:rPr>
          <w:rFonts w:ascii="Times New Roman" w:eastAsia="Times New Roman" w:hAnsi="Times New Roman" w:cs="Times New Roman"/>
          <w:bCs/>
          <w:sz w:val="24"/>
          <w:szCs w:val="24"/>
        </w:rPr>
        <w:t>roteína presente en la mayoría de procariotas. Se ubican en las membranas externas e internas, así como también se ha reportado su capacidad de ser secretadas. Estarían involucradas en establecer el fenotipo angiogénico de células endoteliales in vitro. No obstante, no se sabe con certeza si cumple un factor mitogénico por sí o sí interactuaría con otras proteínas angiogénicos</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Kt5rjOAl","properties":{"formattedCitation":"[13]","plainCitation":"[13]","noteIndex":0},"citationItems":[{"id":11941,"uris":["http://zotero.org/users/6931333/items/JUWCXJGM"],"uri":["http://zotero.org/users/6931333/items/JUWCXJGM"],"itemData":{"id":11941,"type":"article-journal","abstract":"Bartonellae are bacterial pathogens for a wide variety of mammals. In humans,\nbartonellosis can result in angioproliferative lesions that are\npotentially life threatening to the patient, including bacillary\nangiomatosis, bacillary peliosis, and ...","archive_location":"world","container-title":"Infection and Immunity","DOI":"10.1128/IAI.71.12.6933-6942.2003","language":"EN","note":"publisher: American Society for Microbiology","source":"journals.asm.org","title":"Mitogenic Effect of Bartonella bacilliformis on Human Vascular Endothelial Cells and Involvement of GroEL","URL":"https://journals.asm.org/doi/abs/10.1128/IAI.71.12.6933-6942.2003","author":[{"family":"Minnick","given":"Michael F."},{"family":"Smitherman","given":"Laura S."},{"family":"Samuels","given":"D. Scott"}],"accessed":{"date-parts":[["2022",1,21]]},"issued":{"date-parts":[["2003",12]]}}}],"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3]</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0C1B5B2C" w14:textId="77777777" w:rsidR="009A61AC" w:rsidRPr="00383384" w:rsidRDefault="009A61AC" w:rsidP="009A61AC">
      <w:pPr>
        <w:spacing w:before="240" w:line="480" w:lineRule="auto"/>
        <w:jc w:val="both"/>
        <w:rPr>
          <w:rFonts w:ascii="Times New Roman" w:eastAsia="Times New Roman" w:hAnsi="Times New Roman" w:cs="Times New Roman"/>
          <w:b/>
          <w:bCs/>
          <w:sz w:val="24"/>
          <w:szCs w:val="24"/>
        </w:rPr>
      </w:pPr>
      <w:r w:rsidRPr="00383384">
        <w:rPr>
          <w:rFonts w:ascii="Times New Roman" w:eastAsia="Times New Roman" w:hAnsi="Times New Roman" w:cs="Times New Roman"/>
          <w:b/>
          <w:bCs/>
          <w:sz w:val="24"/>
          <w:szCs w:val="24"/>
        </w:rPr>
        <w:t>Proteínas de unión a la hemina (Hbp)</w:t>
      </w:r>
    </w:p>
    <w:p w14:paraId="10856B9F" w14:textId="1EC3F2E1"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Aunque no existan datos sobre su función. Experimentos sugieren que esta proteína reacciona con el suero del paciente por lo que sería una proteína de relevancia inmunológica</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2hJNPRcV","properties":{"formattedCitation":"[14]","plainCitation":"[14]","noteIndex":0},"citationItems":[{"id":11944,"uris":["http://zotero.org/users/6931333/items/837775YC"],"uri":["http://zotero.org/users/6931333/items/837775YC"],"itemData":{"id":11944,"type":"report","abstract":"Tropical bartonellosis is a highly fatal epidemic and endemic infectious disease that occurs throughout the communities of the Andes Mountains in South America. The disease is caused by the facultative intracellular bacteria, Bartonella bacilliformis. The emergence of bartonellosis in new geographic areas and an increase in the number of reported cases suggest the need for a rapid test for epidemiologic study and investigation of the disease burden. The objective of this research is to develop a rapid serologic diagnostic test using recombinant antigens to overcome the limitations of the current standard IFA technique for laboratory diagnosis. Western blot analysis with patient sera of whole cell lysate separated on a 2D gel identified Pap31 as a dominant antigen. PCR primers were designed according to the sequence of ATCC strain 35685 to amplify the gene coding for Pap31 from a local isolate HOSP 800-09, Peru. The amplicon was subsequently cloned into pET24a, adding the T7 tag, and expressed in E. coli. Patient sera with different IFA titers confirmed the diagnostic band of 31 kDa on a Western blot of SDS-PAGE. The performance of affinity-purified recombinant Pap31 rPap31 was also evaluated in an ELISA format with 137 patient sera of known IFA titers. The range of ELISA reading from positive sera did not overlap with the range of those from negative sera, suggesting the potential application of rPap31 in both ELISA for high throughput regional hospital settings and in the construction of handheld rapid tests for rural clinical sites.","language":"en","note":"section: Technical Reports","publisher":"NAVAL MEDICAL RESEARCH CENTER SILVER SPRING MD","source":"apps.dtic.mil","title":"Production of Recombinant Protein Pap31 and Its Application for the Diagnosis of Bartonella bacilliformis Infection","URL":"https://apps.dtic.mil/sti/citations/ADA469080","author":[{"family":"Taye","given":"A."},{"family":"Chen","given":"H."},{"family":"Duncan","given":"K."},{"family":"Zhang","given":"Z."},{"family":"Hendrix","given":"L."},{"family":"Gonzalez","given":"J."},{"family":"Ching","given":"W."}],"accessed":{"date-parts":[["2022",1,21]]},"issued":{"date-parts":[["2005",1,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4]</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697E74EC" w14:textId="77777777" w:rsidR="009A61AC" w:rsidRPr="00383384" w:rsidRDefault="009A61AC" w:rsidP="009A61AC">
      <w:pPr>
        <w:spacing w:before="240" w:line="480" w:lineRule="auto"/>
        <w:jc w:val="both"/>
        <w:rPr>
          <w:rFonts w:ascii="Times New Roman" w:eastAsia="Times New Roman" w:hAnsi="Times New Roman" w:cs="Times New Roman"/>
          <w:b/>
          <w:bCs/>
          <w:sz w:val="24"/>
          <w:szCs w:val="24"/>
        </w:rPr>
      </w:pPr>
      <w:r w:rsidRPr="00383384">
        <w:rPr>
          <w:rFonts w:ascii="Times New Roman" w:eastAsia="Times New Roman" w:hAnsi="Times New Roman" w:cs="Times New Roman"/>
          <w:b/>
          <w:bCs/>
          <w:sz w:val="24"/>
          <w:szCs w:val="24"/>
        </w:rPr>
        <w:t>Proteínas A y B asociadas a invasión (IalA , IalB)</w:t>
      </w:r>
    </w:p>
    <w:p w14:paraId="33586A7C" w14:textId="118DDBB7"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 xml:space="preserve">La función exacta de la IalA no es clara, por otra parte la IalB es una proteína de membrana cuya deficiencia se relacionan a una menor invasión eritrocitaria de la B. Bacilliformis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HRpYJZfX","properties":{"formattedCitation":"[15]","plainCitation":"[15]","noteIndex":0},"citationItems":[{"id":11947,"uris":["http://zotero.org/users/6931333/items/SARQT6N7"],"uri":["http://zotero.org/users/6931333/items/SARQT6N7"],"itemData":{"id":11947,"type":"article-journal","abstract":"The invasion-associated locus A and B genes (ialAB) of Bartonella bacilliformis were previously shown to confer an erythrocyte-invasive phenotype upon Escherichia coli, indirectly implicating their role in virulence. We report the first direct demonstration of a role for ialB as a virulence factor in B. bacilliformis. The presence of a secretory signal sequence and amino acid sequence similarity to two known outer membrane proteins involved in virulence suggested that IalB was an outer membrane protein. To develop an antiserum for protein localization, the ialB gene was cloned in frame into an expression vector with a six-histidine tag and under control of the lacZ promoter. The IalB fusion protein was purified by nickel affinity chromatography and used to raise polyclonal antibodies. IalB was initially localized to the bacterial membrane fraction. To further localize IalB, B. bacilliformis inner and outer membranes were fractionated by sucrose density gradient centrifugation and identified by appearance, buoyant density (ρ), and cytochrome b content. Inner and outer membrane proteins were analyzed by sodium dodecyl sulfate-polyacrylamide gel electrophoresis (SDS-PAGE), and IalB was positively identified by Western blot. Contrary to expectations, IalB was localized to the inner membrane of the pathogen. To directly demonstrate a role for IalB in erythrocyte parasitism, the B. bacilliformis ialB gene was disrupted by insertional mutagenesis. The resulting ialB mutant strain was complemented in trans with a replicative plasmid encoding the full-length ialB gene. PCR and high-stringency DNA hybridization confirmed mutagenesis and transcomplementation events. Abrogation and restoration of ialB expression was verified by SDS-PAGE and immunoblotting. In vitro virulence assays showed that mutagenesis of ialB decreased bacterial association and invasion of human erythrocytes by 47 to 53% relative to controls. Transcomplementation of ialB restored erythrocyte association and invasion rates to levels observed in the parental strain. These data provide direct evidence for IalB's role in erythrocyte parasitism and represent the first demonstration of molecular Koch's postulates for a Bartonella species.","container-title":"Infection and Immunity","DOI":"10.1128/IAI.69.7.4373-4381.2001","ISSN":"0019-9567","issue":"7","journalAbbreviation":"Infect Immun","note":"PMID: 11401976\nPMCID: PMC98509","page":"4373-4381","source":"PubMed Central","title":"Establishing a Direct Role for the Bartonella bacilliformis Invasion-Associated Locus B (IalB) Protein in  Human Erythrocyte Parasitism","volume":"69","author":[{"family":"Coleman","given":"Sherry A."},{"family":"Minnick","given":"Michael F."}],"issued":{"date-parts":[["2001",7]]}}}],"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5]</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61F9EE56" w14:textId="77777777" w:rsidR="009A61AC" w:rsidRPr="00A518E9" w:rsidRDefault="009A61AC" w:rsidP="009A61AC">
      <w:pPr>
        <w:spacing w:before="240" w:line="480" w:lineRule="auto"/>
        <w:jc w:val="both"/>
        <w:rPr>
          <w:rFonts w:ascii="Times New Roman" w:eastAsia="Times New Roman" w:hAnsi="Times New Roman" w:cs="Times New Roman"/>
          <w:b/>
          <w:sz w:val="24"/>
          <w:szCs w:val="24"/>
        </w:rPr>
      </w:pPr>
      <w:r w:rsidRPr="00A518E9">
        <w:rPr>
          <w:rFonts w:ascii="Times New Roman" w:eastAsia="Times New Roman" w:hAnsi="Times New Roman" w:cs="Times New Roman"/>
          <w:b/>
          <w:sz w:val="24"/>
          <w:szCs w:val="24"/>
        </w:rPr>
        <w:t>M</w:t>
      </w:r>
      <w:r>
        <w:rPr>
          <w:rFonts w:ascii="Times New Roman" w:eastAsia="Times New Roman" w:hAnsi="Times New Roman" w:cs="Times New Roman"/>
          <w:b/>
          <w:sz w:val="24"/>
          <w:szCs w:val="24"/>
        </w:rPr>
        <w:t xml:space="preserve">ODELO DE INFECCIÓN ERITROCITARIO </w:t>
      </w:r>
    </w:p>
    <w:p w14:paraId="4C394A89" w14:textId="1D5E45FC" w:rsidR="009A61AC"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Proceso pasivo debido a la incapacidad endocítica de eritrocitos maduros. Hasta ahora se sabe que la capacidad de infección eritrocitaria depende de motilidad o presencia de flagelos, además de enzimas que puedan afectar las proteínas de membrana celular como la deformina</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YavpB6PT","properties":{"formattedCitation":"[16]","plainCitation":"[16]","noteIndex":0},"citationItems":[{"id":11950,"uris":["http://zotero.org/users/6931333/items/T9B3NQWA"],"uri":["http://zotero.org/users/6931333/items/T9B3NQWA"],"itemData":{"id":11950,"type":"article-journal","abstract":"Bartonella bacilliformis was tested for its ability to adhere to and invade tissue\nculture cell monolayers. The parasite was able to efficiently bind and penetrate human\ndermal fibroblasts, human laryngeal epithelium, and human umbilical vein endothelial\n...","archive_location":"world","container-title":"Infection and Immunity","DOI":"10.1128/iai.60.10.4051-4058.1992","language":"EN","source":"journals.asm.org","title":"Adhesion to and invasion of cultured human cells by Bartonella bacilliformis","URL":"https://journals.asm.org/doi/abs/10.1128/iai.60.10.4051-4058.1992","author":[{"family":"Hill","given":"E. M."},{"family":"Raji","given":"A."},{"family":"Valenzuela","given":"M. S."},{"family":"Garcia","given":"F."},{"family":"Hoover","given":"R."}],"accessed":{"date-parts":[["2022",1,21]]},"issued":{"date-parts":[["1992",10]]}}}],"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4CED35D2" w14:textId="77777777" w:rsidR="009A61AC" w:rsidRPr="00755B37" w:rsidRDefault="009A61AC" w:rsidP="009A61AC">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lastRenderedPageBreak/>
        <w:t xml:space="preserve">MODELO DE INFECCIÓN ENDOTELIAL </w:t>
      </w:r>
    </w:p>
    <w:p w14:paraId="4336A124" w14:textId="502B2AC2"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Es posible que no exista un tropismo en si por las células endoteliales, sino que las afectan por ser su forma de diseminación. El ingreso de B. bacilliformis es un proceso activo, que requiere la activación de GTPasas de la familia Rho que regulan la organización del citoesqueleto y conducen a la formación de podos celulares</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bXVFcEew","properties":{"formattedCitation":"[17]","plainCitation":"[17]","noteIndex":0},"citationItems":[{"id":11953,"uris":["http://zotero.org/users/6931333/items/LTANZTB5"],"uri":["http://zotero.org/users/6931333/items/LTANZTB5"],"itemData":{"id":11953,"type":"webpage","title":"Activation of Rac, Cdc42 and other downstream signalling molecules by Bartonella bacilliformis during entry into human endothelial cells - Verma - 2002 - Cellular Microbiology - Wiley Online Library","URL":"https://onlinelibrary.wiley.com/doi/full/10.1046/j.1462-5822.2002.00217.x","accessed":{"date-parts":[["2022",1,2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7]</w:t>
      </w:r>
      <w:r>
        <w:rPr>
          <w:rFonts w:ascii="Times New Roman" w:eastAsia="Times New Roman" w:hAnsi="Times New Roman" w:cs="Times New Roman"/>
          <w:bCs/>
          <w:sz w:val="24"/>
          <w:szCs w:val="24"/>
        </w:rPr>
        <w:fldChar w:fldCharType="end"/>
      </w:r>
      <w:r w:rsidRPr="00A518E9">
        <w:rPr>
          <w:rFonts w:ascii="Times New Roman" w:eastAsia="Times New Roman" w:hAnsi="Times New Roman" w:cs="Times New Roman"/>
          <w:bCs/>
          <w:sz w:val="24"/>
          <w:szCs w:val="24"/>
        </w:rPr>
        <w:t>.</w:t>
      </w:r>
    </w:p>
    <w:p w14:paraId="21D0B27A" w14:textId="60045DDD"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Por otra parte, su capacidad angiogénica se atribuye a algún componente sensible a calor de 12 a 14 KDa, de función mitogénica; junto a la inducción de la liberación del activador de plasminógeno tisular (TPA) / angiopoyetina 2 de las células endoteliales por B. Bacilliformis. De igual manera, se ha notificado la participación de la epidermis adyacente mediante la liberación de factor de crecimiento vascular endotelial (VE GF)</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a9QKGgMu","properties":{"formattedCitation":"[18,19]","plainCitation":"[18,19]","noteIndex":0},"citationItems":[{"id":11955,"uris":["http://zotero.org/users/6931333/items/32DDZQTJ"],"uri":["http://zotero.org/users/6931333/items/32DDZQTJ"],"itemData":{"id":11955,"type":"webpage","title":"Interactions between Live Bartonella bacilliformis and Endothelial Cells | The Journal of Infectious Diseases | Oxford Academic","URL":"https://academic.oup.com/jid/article-abstract/165/6/1138/1149366","accessed":{"date-parts":[["2022",1,21]]}},"label":"page"},{"id":11956,"uris":["http://zotero.org/users/6931333/items/5GYYEHR6"],"uri":["http://zotero.org/users/6931333/items/5GYYEHR6"],"itemData":{"id":11956,"type":"article-journal","abstract":"Pathological angiogenesis, the development of a microvasculature by neoplastic processes, is a critical component of the development of tumors. The role of oncogenes in the induction of angiogenesis has been extensively studied in benign and malignant tumors. However, the role of infection in inducing angiogenesis is not well understood. Verruga peruana is a clinical syndrome caused by the bacterium Bartonella bacilliformis, and is characterized by the development of hemangioma-like lesions, in which bacteria colonize endothelial cells. To gain insight into how this bacteria induces angiogenesis in vivo, we performed in situ hybridization of clinical specimens of verruga peruana for the angiogenesis factors vascular endothelial growth factor (VEGF), its receptors VEGFR1 and VEGFR2, and angiopoietin-2. High-level expression of angiopoietin-2 and VEGF receptors was observed in the endothelium of verruga peruana. Surprisingly, the major source of VEGF production in verruga peruana is the overlying epidermis. Infection of cultured endothelium with B. bacilliformis also resulted in induction of angiopoetin-2 in vitro. These findings imply a collaboration between infected endothelium and overlying epidermis to induce angiogenesis.","container-title":"The American Journal of Pathology","DOI":"10.1016/S0002-9440(10)63491-8","ISSN":"0002-9440","issue":"4","journalAbbreviation":"The American Journal of Pathology","language":"en","page":"1321-1327","source":"ScienceDirect","title":"Infectious Angiogenesis: Bartonella bacilliformis Infection Results in Endothelial Production of Angiopoetin-2 and Epidermal Production of Vascular Endothelial Growth Factor","title-short":"Infectious Angiogenesis","volume":"163","author":[{"family":"Cerimele","given":"Francesca"},{"family":"Brown","given":"Lawrence F."},{"family":"Bravo","given":"Francisco"},{"family":"Ihler","given":"Garret M."},{"family":"Kouadio","given":"Philomene"},{"family":"Arbiser","given":"Jack L"}],"issued":{"date-parts":[["2003",10,1]]}},"label":"page"}],"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8,1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5E5BC856" w14:textId="77777777" w:rsidR="009A61AC" w:rsidRPr="00A518E9" w:rsidRDefault="009A61AC" w:rsidP="009A61A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PUESTA INMUNOLÓGICA FRENTE A LA INFECCIÓN </w:t>
      </w:r>
    </w:p>
    <w:p w14:paraId="0221792B" w14:textId="3FF455D9"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 xml:space="preserve">Se sabe que tras la infección de Bacilliformis </w:t>
      </w:r>
      <w:r>
        <w:rPr>
          <w:rFonts w:ascii="Times New Roman" w:eastAsia="Times New Roman" w:hAnsi="Times New Roman" w:cs="Times New Roman"/>
          <w:bCs/>
          <w:sz w:val="24"/>
          <w:szCs w:val="24"/>
        </w:rPr>
        <w:t>,</w:t>
      </w:r>
      <w:r w:rsidRPr="00A518E9">
        <w:rPr>
          <w:rFonts w:ascii="Times New Roman" w:eastAsia="Times New Roman" w:hAnsi="Times New Roman" w:cs="Times New Roman"/>
          <w:bCs/>
          <w:sz w:val="24"/>
          <w:szCs w:val="24"/>
        </w:rPr>
        <w:t>se produce una inmunidad humoral que dura toda la vida lo que confiere protección parcial inmunológica</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nX7wwvIC","properties":{"formattedCitation":"[20]","plainCitation":"[20]","noteIndex":0},"citationItems":[{"id":11960,"uris":["http://zotero.org/users/6931333/items/C7MLLTKD"],"uri":["http://zotero.org/users/6931333/items/C7MLLTKD"],"itemData":{"id":11960,"type":"webpage","title":"Immunosuppressive and angiogenic cytokine profile associated with Bartonella bacilliformis infection in post-outbreak and endemic areas of Carrion's disease in Peru","URL":"https://journals.plos.org/plosntds/article?id=10.1371/journal.pntd.0005684","accessed":{"date-parts":[["2022",1,2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0]</w:t>
      </w:r>
      <w:r>
        <w:rPr>
          <w:rFonts w:ascii="Times New Roman" w:eastAsia="Times New Roman" w:hAnsi="Times New Roman" w:cs="Times New Roman"/>
          <w:bCs/>
          <w:sz w:val="24"/>
          <w:szCs w:val="24"/>
        </w:rPr>
        <w:fldChar w:fldCharType="end"/>
      </w:r>
      <w:r w:rsidRPr="00A518E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A518E9">
        <w:rPr>
          <w:rFonts w:ascii="Times New Roman" w:eastAsia="Times New Roman" w:hAnsi="Times New Roman" w:cs="Times New Roman"/>
          <w:bCs/>
          <w:sz w:val="24"/>
          <w:szCs w:val="24"/>
        </w:rPr>
        <w:t>En el afán de identificar marcadores séricos para detectar la enfermedad se sugirió utilizar IgM como marcador de infección reciente e IgG como marcador de exposición pasada e inmunidad</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5XKePeP8","properties":{"formattedCitation":"[20]","plainCitation":"[20]","noteIndex":0},"citationItems":[{"id":11960,"uris":["http://zotero.org/users/6931333/items/C7MLLTKD"],"uri":["http://zotero.org/users/6931333/items/C7MLLTKD"],"itemData":{"id":11960,"type":"webpage","title":"Immunosuppressive and angiogenic cytokine profile associated with Bartonella bacilliformis infection in post-outbreak and endemic areas of Carrion's disease in Peru","URL":"https://journals.plos.org/plosntds/article?id=10.1371/journal.pntd.0005684","accessed":{"date-parts":[["2022",1,2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0]</w:t>
      </w:r>
      <w:r>
        <w:rPr>
          <w:rFonts w:ascii="Times New Roman" w:eastAsia="Times New Roman" w:hAnsi="Times New Roman" w:cs="Times New Roman"/>
          <w:bCs/>
          <w:sz w:val="24"/>
          <w:szCs w:val="24"/>
        </w:rPr>
        <w:fldChar w:fldCharType="end"/>
      </w:r>
      <w:r w:rsidRPr="00A518E9">
        <w:rPr>
          <w:rFonts w:ascii="Times New Roman" w:eastAsia="Times New Roman" w:hAnsi="Times New Roman" w:cs="Times New Roman"/>
          <w:bCs/>
          <w:sz w:val="24"/>
          <w:szCs w:val="24"/>
        </w:rPr>
        <w:t>.Se demostró que durante la fase aguda de fiebre de la oroya (niveles altos de IgM), podíamos encontrar bajos niveles de eotaxina, Il-6 y factor de crecimiento endotelial vascular( VEGF)  y niveles altos de IL-10, lo cual reflejaría un estado de inmunosupresión que acompañaría toda la enfermedad</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MGRGEHOA","properties":{"formattedCitation":"[20]","plainCitation":"[20]","noteIndex":0},"citationItems":[{"id":11960,"uris":["http://zotero.org/users/6931333/items/C7MLLTKD"],"uri":["http://zotero.org/users/6931333/items/C7MLLTKD"],"itemData":{"id":11960,"type":"webpage","title":"Immunosuppressive and angiogenic cytokine profile associated with Bartonella bacilliformis infection in post-outbreak and endemic areas of Carrion's disease in Peru","URL":"https://journals.plos.org/plosntds/article?id=10.1371/journal.pntd.0005684","accessed":{"date-parts":[["2022",1,2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0]</w:t>
      </w:r>
      <w:r>
        <w:rPr>
          <w:rFonts w:ascii="Times New Roman" w:eastAsia="Times New Roman" w:hAnsi="Times New Roman" w:cs="Times New Roman"/>
          <w:bCs/>
          <w:sz w:val="24"/>
          <w:szCs w:val="24"/>
        </w:rPr>
        <w:fldChar w:fldCharType="end"/>
      </w:r>
      <w:r w:rsidRPr="00A518E9">
        <w:rPr>
          <w:rFonts w:ascii="Times New Roman" w:eastAsia="Times New Roman" w:hAnsi="Times New Roman" w:cs="Times New Roman"/>
          <w:bCs/>
          <w:sz w:val="24"/>
          <w:szCs w:val="24"/>
        </w:rPr>
        <w:t>.</w:t>
      </w:r>
    </w:p>
    <w:p w14:paraId="593205A4" w14:textId="268920A1"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Se piensa que B. bacilliformis induce una inmunosupresión de larga duración tras la fiebre de la oroya y la fase crónica de la enfermedad, siendo esta última en la cual factores angiogénicos como la eotaxina y VEGF comienzan a subir</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BAcNLCKn","properties":{"formattedCitation":"[20]","plainCitation":"[20]","noteIndex":0},"citationItems":[{"id":11960,"uris":["http://zotero.org/users/6931333/items/C7MLLTKD"],"uri":["http://zotero.org/users/6931333/items/C7MLLTKD"],"itemData":{"id":11960,"type":"webpage","title":"Immunosuppressive and angiogenic cytokine profile associated with Bartonella bacilliformis infection in post-outbreak and endemic areas of Carrion's disease in Peru","URL":"https://journals.plos.org/plosntds/article?id=10.1371/journal.pntd.0005684","accessed":{"date-parts":[["2022",1,21]]}}}],"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0]</w:t>
      </w:r>
      <w:r>
        <w:rPr>
          <w:rFonts w:ascii="Times New Roman" w:eastAsia="Times New Roman" w:hAnsi="Times New Roman" w:cs="Times New Roman"/>
          <w:bCs/>
          <w:sz w:val="24"/>
          <w:szCs w:val="24"/>
        </w:rPr>
        <w:fldChar w:fldCharType="end"/>
      </w:r>
      <w:r w:rsidRPr="00A518E9">
        <w:rPr>
          <w:rFonts w:ascii="Times New Roman" w:eastAsia="Times New Roman" w:hAnsi="Times New Roman" w:cs="Times New Roman"/>
          <w:bCs/>
          <w:sz w:val="24"/>
          <w:szCs w:val="24"/>
        </w:rPr>
        <w:t>.</w:t>
      </w:r>
    </w:p>
    <w:p w14:paraId="6F0F460F" w14:textId="77777777" w:rsidR="009A61AC" w:rsidRPr="00A518E9" w:rsidRDefault="009A61AC" w:rsidP="009A61A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RANSMISCIÓN</w:t>
      </w:r>
    </w:p>
    <w:p w14:paraId="37FFAA5B" w14:textId="77777777" w:rsidR="009A61AC"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Se han descrito y propuesto diferentes formas de transmisión</w:t>
      </w:r>
      <w:r>
        <w:rPr>
          <w:rFonts w:ascii="Times New Roman" w:eastAsia="Times New Roman" w:hAnsi="Times New Roman" w:cs="Times New Roman"/>
          <w:bCs/>
          <w:sz w:val="24"/>
          <w:szCs w:val="24"/>
        </w:rPr>
        <w:t xml:space="preserve">. </w:t>
      </w:r>
      <w:r w:rsidRPr="00A518E9">
        <w:rPr>
          <w:rFonts w:ascii="Times New Roman" w:eastAsia="Times New Roman" w:hAnsi="Times New Roman" w:cs="Times New Roman"/>
          <w:bCs/>
          <w:sz w:val="24"/>
          <w:szCs w:val="24"/>
        </w:rPr>
        <w:t>No obstante, la más común y relevante es a través de vectores</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X7VA7Wvu","properties":{"formattedCitation":"[7]","plainCitation":"[7]","noteIndex":0},"citationItems":[{"id":11923,"uris":["http://zotero.org/users/6931333/items/97293L6Q"],"uri":["http://zotero.org/users/6931333/items/97293L6Q"],"itemData":{"id":11923,"type":"article-journal","abstract":"Carrion's disease (CD) is a neglected biphasic vector-borne illness related to Bartonella bacilliformis. It is found in the Andean valleys and is transmitted mainly by members of the Lutzomyia genus but also by blood transfusions and from mother to child. The acute phase, Oroya fever, presents severe anemia and fever. The lethality is high in the absence of adequate treatment, despite the organism being susceptible to most antibiotics. Partial immunity is developed after infection by B. bacilliformis, resulting in high numbers of asymptomatic carriers. Following infection there is the chronic phase, Peruvian warts, involving abnormal proliferation of the endothelial cells. Despite potentially being eradicable, CD has been expanded due to human migration and geographical expansion of the vector. Moreover, in vitro studies have demonstrated the risk of the development of antimicrobial resistance. These findings, together with the description of new Bartonella species producing CD-like infections, the presence of undescribed potential vectors in new areas, the lack of adequate diagnostic tools and knowledge of the immunology and bacterial pathogenesis of CD, and poor international visibility, have led to the risk of increasing the potential expansion of resistant strains which will challenge current treatment schemes as well as the possible appearance of CD in areas where it is not endemic.","container-title":"Clinical Microbiology Reviews","DOI":"10.1128/CMR.00056-17","ISSN":"1098-6618","issue":"1","journalAbbreviation":"Clin Microbiol Rev","language":"eng","note":"PMID: 29187394\nPMCID: PMC5740975","page":"e00056-17","source":"PubMed","title":"Carrion's Disease: the Sound of Silence","title-short":"Carrion's Disease","volume":"31","author":[{"family":"Gomes","given":"Cláudia"},{"family":"Ruiz","given":"Joaquim"}],"issued":{"date-parts":[["2018",1]]}}}],"schema":"https://github.com/citation-style-language/schema/raw/master/csl-citation.json"} </w:instrText>
      </w:r>
      <w:r>
        <w:rPr>
          <w:rFonts w:ascii="Times New Roman" w:eastAsia="Times New Roman" w:hAnsi="Times New Roman" w:cs="Times New Roman"/>
          <w:bCs/>
          <w:sz w:val="24"/>
          <w:szCs w:val="24"/>
        </w:rPr>
        <w:fldChar w:fldCharType="separate"/>
      </w:r>
      <w:r w:rsidRPr="008744D6">
        <w:rPr>
          <w:rFonts w:ascii="Times New Roman" w:hAnsi="Times New Roman" w:cs="Times New Roman"/>
          <w:sz w:val="24"/>
        </w:rPr>
        <w:t>[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6637371A" w14:textId="4D20E6D8" w:rsidR="009A61AC" w:rsidRPr="00A518E9" w:rsidRDefault="009A61AC" w:rsidP="009A61AC">
      <w:pPr>
        <w:spacing w:before="240" w:line="480" w:lineRule="auto"/>
        <w:jc w:val="both"/>
        <w:rPr>
          <w:rFonts w:ascii="Times New Roman" w:eastAsia="Times New Roman" w:hAnsi="Times New Roman" w:cs="Times New Roman"/>
          <w:bCs/>
          <w:sz w:val="24"/>
          <w:szCs w:val="24"/>
        </w:rPr>
      </w:pPr>
      <w:r w:rsidRPr="00A518E9">
        <w:rPr>
          <w:rFonts w:ascii="Times New Roman" w:eastAsia="Times New Roman" w:hAnsi="Times New Roman" w:cs="Times New Roman"/>
          <w:bCs/>
          <w:sz w:val="24"/>
          <w:szCs w:val="24"/>
        </w:rPr>
        <w:t>Lutzomyia verrucarum (vector) principalmente, las hembras fecundadas son hematófagas y se desplazan a centros poblados para picar al hombre</w:t>
      </w:r>
      <w:r>
        <w:rPr>
          <w:rFonts w:ascii="Times New Roman" w:eastAsia="Times New Roman" w:hAnsi="Times New Roman" w:cs="Times New Roman"/>
          <w:bCs/>
          <w:sz w:val="24"/>
          <w:szCs w:val="24"/>
        </w:rPr>
        <w:t>, s</w:t>
      </w:r>
      <w:r w:rsidRPr="00A518E9">
        <w:rPr>
          <w:rFonts w:ascii="Times New Roman" w:eastAsia="Times New Roman" w:hAnsi="Times New Roman" w:cs="Times New Roman"/>
          <w:bCs/>
          <w:sz w:val="24"/>
          <w:szCs w:val="24"/>
        </w:rPr>
        <w:t>e multiplican abundantemente en periodo de lluvias</w:t>
      </w:r>
      <w:r>
        <w:rPr>
          <w:rFonts w:ascii="Times New Roman" w:eastAsia="Times New Roman" w:hAnsi="Times New Roman" w:cs="Times New Roman"/>
          <w:bCs/>
          <w:sz w:val="24"/>
          <w:szCs w:val="24"/>
        </w:rPr>
        <w:t xml:space="preserve"> y su r</w:t>
      </w:r>
      <w:r w:rsidRPr="00A518E9">
        <w:rPr>
          <w:rFonts w:ascii="Times New Roman" w:eastAsia="Times New Roman" w:hAnsi="Times New Roman" w:cs="Times New Roman"/>
          <w:bCs/>
          <w:sz w:val="24"/>
          <w:szCs w:val="24"/>
        </w:rPr>
        <w:t>eservorio</w:t>
      </w:r>
      <w:r>
        <w:rPr>
          <w:rFonts w:ascii="Times New Roman" w:eastAsia="Times New Roman" w:hAnsi="Times New Roman" w:cs="Times New Roman"/>
          <w:bCs/>
          <w:sz w:val="24"/>
          <w:szCs w:val="24"/>
        </w:rPr>
        <w:t xml:space="preserve"> es el ser</w:t>
      </w:r>
      <w:r w:rsidRPr="00A518E9">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h</w:t>
      </w:r>
      <w:r w:rsidRPr="00A518E9">
        <w:rPr>
          <w:rFonts w:ascii="Times New Roman" w:eastAsia="Times New Roman" w:hAnsi="Times New Roman" w:cs="Times New Roman"/>
          <w:bCs/>
          <w:sz w:val="24"/>
          <w:szCs w:val="24"/>
        </w:rPr>
        <w:t xml:space="preserve">umano </w:t>
      </w:r>
      <w:r>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Dzkk4qA9","properties":{"formattedCitation":"[16]","plainCitation":"[16]","noteIndex":0},"citationItems":[{"id":11950,"uris":["http://zotero.org/users/6931333/items/T9B3NQWA"],"uri":["http://zotero.org/users/6931333/items/T9B3NQWA"],"itemData":{"id":11950,"type":"article-journal","abstract":"Bartonella bacilliformis was tested for its ability to adhere to and invade tissue\nculture cell monolayers. The parasite was able to efficiently bind and penetrate human\ndermal fibroblasts, human laryngeal epithelium, and human umbilical vein endothelial\n...","archive_location":"world","container-title":"Infection and Immunity","DOI":"10.1128/iai.60.10.4051-4058.1992","language":"EN","source":"journals.asm.org","title":"Adhesion to and invasion of cultured human cells by Bartonella bacilliformis","URL":"https://journals.asm.org/doi/abs/10.1128/iai.60.10.4051-4058.1992","author":[{"family":"Hill","given":"E. M."},{"family":"Raji","given":"A."},{"family":"Valenzuela","given":"M. S."},{"family":"Garcia","given":"F."},{"family":"Hoover","given":"R."}],"accessed":{"date-parts":[["2022",1,21]]},"issued":{"date-parts":[["1992",10]]}}}],"schema":"https://github.com/citation-style-language/schema/raw/master/csl-citation.json"} </w:instrText>
      </w:r>
      <w:r>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1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0000003A" w14:textId="18B9CF13" w:rsidR="001434C2" w:rsidRDefault="00C81554">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ORMAS</w:t>
      </w:r>
      <w:r w:rsidR="00F506C5">
        <w:rPr>
          <w:rFonts w:ascii="Times New Roman" w:eastAsia="Times New Roman" w:hAnsi="Times New Roman" w:cs="Times New Roman"/>
          <w:b/>
          <w:sz w:val="24"/>
          <w:szCs w:val="24"/>
        </w:rPr>
        <w:t xml:space="preserve"> CLÍNICAS</w:t>
      </w:r>
    </w:p>
    <w:p w14:paraId="43F64FD1" w14:textId="6D70F23B" w:rsidR="00C9265A" w:rsidRPr="00C9265A" w:rsidRDefault="00C9265A">
      <w:pPr>
        <w:spacing w:before="240" w:line="480" w:lineRule="auto"/>
        <w:jc w:val="both"/>
        <w:rPr>
          <w:rFonts w:ascii="Times New Roman" w:eastAsia="Times New Roman" w:hAnsi="Times New Roman" w:cs="Times New Roman"/>
          <w:bCs/>
          <w:sz w:val="24"/>
          <w:szCs w:val="24"/>
        </w:rPr>
      </w:pPr>
      <w:r w:rsidRPr="00C9265A">
        <w:rPr>
          <w:rFonts w:ascii="Times New Roman" w:eastAsia="Times New Roman" w:hAnsi="Times New Roman" w:cs="Times New Roman"/>
          <w:bCs/>
          <w:sz w:val="24"/>
          <w:szCs w:val="24"/>
        </w:rPr>
        <w:t>La enfermedad de Carrión se manifiesta como dos síndromes distintos</w:t>
      </w:r>
      <w:r>
        <w:rPr>
          <w:rFonts w:ascii="Times New Roman" w:eastAsia="Times New Roman" w:hAnsi="Times New Roman" w:cs="Times New Roman"/>
          <w:bCs/>
          <w:sz w:val="24"/>
          <w:szCs w:val="24"/>
        </w:rPr>
        <w:t>, el primer síndrome es la fiebre de la oroya y el segundo síndrome es la verruga peruana</w:t>
      </w:r>
      <w:r w:rsidR="00D95F18">
        <w:rPr>
          <w:rFonts w:ascii="Times New Roman" w:eastAsia="Times New Roman" w:hAnsi="Times New Roman" w:cs="Times New Roman"/>
          <w:bCs/>
          <w:sz w:val="24"/>
          <w:szCs w:val="24"/>
        </w:rPr>
        <w:t>.</w:t>
      </w:r>
    </w:p>
    <w:p w14:paraId="391CC23F" w14:textId="58FC1193" w:rsidR="00A4005E" w:rsidRDefault="00A4005E">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iebre de la Oroya</w:t>
      </w:r>
    </w:p>
    <w:p w14:paraId="593B1A14" w14:textId="7652D6A7" w:rsidR="00E76607" w:rsidRDefault="00611532">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nto en áreas endémicas como no endémicas se presenta en mayor porcentaje en niños</w:t>
      </w:r>
      <w:r w:rsidR="00D11379">
        <w:rPr>
          <w:rFonts w:ascii="Times New Roman" w:eastAsia="Times New Roman" w:hAnsi="Times New Roman" w:cs="Times New Roman"/>
          <w:bCs/>
          <w:sz w:val="24"/>
          <w:szCs w:val="24"/>
        </w:rPr>
        <w:t xml:space="preserve"> </w:t>
      </w:r>
      <w:r w:rsidR="00D11379">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viyqJF8c","properties":{"formattedCitation":"[21]","plainCitation":"[21]","noteIndex":0},"citationItems":[{"id":11900,"uris":["http://zotero.org/users/6931333/items/YP6CLJIA"],"uri":["http://zotero.org/users/6931333/items/YP6CLJIA"],"itemData":{"id":11900,"type":"article-journal","abstract":"Bartonellosis, or Carrion's Disease, is an endemic and reemerging disease in Peru and Ecuador. Carrion's Disease constitutes a health problem in Peru because its epidemiology has been changing, and it is affecting new areas between the highland and the jungle. During the latest outbreaks, and previously in endemic areas, the pediatric population has been the most commonly affected. In the pediatric population, the acute phase symptoms are fever, anorexia, malaise, nausea and/or vomiting. The main signs are pallor, hepatomegaly, lymphadenopathies, cardiac murmur, and jaundice. Arthralgias and weight loss have also commonly been described. The morbidity and mortality of the acute phase is variable, and it is due mainly to superimposed infections or associated respiratory, cardiovascular, neurological or gastrointestinal complications. The eruptive phase, also known as Peruvian Wart, is characterized by eruptive nodes (which commonly bleed) and arthralgias. The mortality of the eruptive phase is currently extremely low. The diagnosis is still based on blood culture and direct observation of the bacilli in a blood smear. In the chronic phase, the diagnosis is based on biopsy or serologic assays. There are nationally standardized treatments for the acute phase, which consist of ciprofloxacin, and alternatively chloramphenicol plus penicillin G. However, most of the treatments are based on evidence from reported cases. During the eruptive phase the recommended treatment is rifampin, and alternatively, azithromycin or erythromycin.","container-title":"The Brazilian Journal of Infectious Diseases: An Official Publication of the Brazilian Society of Infectious Diseases","DOI":"10.1590/s1413-86702004000500001","ISSN":"1413-8670","issue":"5","journalAbbreviation":"Braz J Infect Dis","language":"eng","note":"PMID: 15798808","page":"331-339","source":"PubMed","title":"Bartonelosis (Carrion's Disease) in the pediatric population of Peru: an overview and update","title-short":"Bartonelosis (Carrion's Disease) in the pediatric population of Peru","volume":"8","author":[{"family":"Huarcaya","given":"Erick"},{"family":"Maguiña","given":"Ciro"},{"family":"Torres","given":"Rita"},{"family":"Rupay","given":"Joan"},{"family":"Fuentes","given":"Luis"}],"issued":{"date-parts":[["2004",10]]}}}],"schema":"https://github.com/citation-style-language/schema/raw/master/csl-citation.json"} </w:instrText>
      </w:r>
      <w:r w:rsidR="00D11379">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1]</w:t>
      </w:r>
      <w:r w:rsidR="00D11379">
        <w:rPr>
          <w:rFonts w:ascii="Times New Roman" w:eastAsia="Times New Roman" w:hAnsi="Times New Roman" w:cs="Times New Roman"/>
          <w:bCs/>
          <w:sz w:val="24"/>
          <w:szCs w:val="24"/>
        </w:rPr>
        <w:fldChar w:fldCharType="end"/>
      </w:r>
      <w:r w:rsidR="00D11379">
        <w:rPr>
          <w:rFonts w:ascii="Times New Roman" w:eastAsia="Times New Roman" w:hAnsi="Times New Roman" w:cs="Times New Roman"/>
          <w:bCs/>
          <w:sz w:val="24"/>
          <w:szCs w:val="24"/>
        </w:rPr>
        <w:t xml:space="preserve">, </w:t>
      </w:r>
      <w:r w:rsidR="00AE645A">
        <w:rPr>
          <w:rFonts w:ascii="Times New Roman" w:eastAsia="Times New Roman" w:hAnsi="Times New Roman" w:cs="Times New Roman"/>
          <w:bCs/>
          <w:sz w:val="24"/>
          <w:szCs w:val="24"/>
        </w:rPr>
        <w:t xml:space="preserve">se presenta después de la picadura del flebótomo infectado y aparece una bacteriemia aguda a los 60 días </w:t>
      </w:r>
      <w:r w:rsidR="00D11379">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7EP9oJcw","properties":{"formattedCitation":"[22]","plainCitation":"[22]","noteIndex":0},"citationItems":[{"id":11903,"uris":["http://zotero.org/users/6931333/items/8BAW7NDD"],"uri":["http://zotero.org/users/6931333/items/8BAW7NDD"],"itemData":{"id":11903,"type":"article-journal","abstract":"Bartonella spp are fastidious bacteria that occur in the blood of man and mammals; they are usually vector borne but can also be transmitted by animal scratches and bites. The bartonelloses of medical importance comprise Carrión's disease, trench fever, cat-scratch disease, bacillary angiomatosis, and peliosis hepatis. Carrión's disease, known as Oroya fever in the acute phase and verruga peruana (Peruvian wart) in its chronic form, has curious manifestations that, until recently, have been restricted in their geographic distribution to dwellers of the high, dry Andean valleys, but new sites of disease are emerging. Trench fever is associated with louse-borne disease and homelessness. Cat-scratch disease, bacillary angiomatosis, and peliosis hepatis are increasingly being recognized as causes of human disease, especially in susceptible population groups such as HIV-infected persons. The Bartonella spp are considered emerging human pathogens. The clinical manifestations, differential diagnosis, laboratory diagnosis, and treatment of these conditions are discussed.","container-title":"Clinics in Dermatology","DOI":"10.1016/j.clindermatol.2008.10.006","ISSN":"1879-1131","issue":"3","journalAbbreviation":"Clin Dermatol","language":"eng","note":"PMID: 19362689","page":"271-280","source":"PubMed","title":"Bartonellosis","volume":"27","author":[{"family":"Maguiña","given":"Ciro"},{"family":"Guerra","given":"Humberto"},{"family":"Ventosilla","given":"Palmira"}],"issued":{"date-parts":[["2009",6]]}}}],"schema":"https://github.com/citation-style-language/schema/raw/master/csl-citation.json"} </w:instrText>
      </w:r>
      <w:r w:rsidR="00D11379">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2]</w:t>
      </w:r>
      <w:r w:rsidR="00D11379">
        <w:rPr>
          <w:rFonts w:ascii="Times New Roman" w:eastAsia="Times New Roman" w:hAnsi="Times New Roman" w:cs="Times New Roman"/>
          <w:bCs/>
          <w:sz w:val="24"/>
          <w:szCs w:val="24"/>
        </w:rPr>
        <w:fldChar w:fldCharType="end"/>
      </w:r>
      <w:r w:rsidR="00D11379">
        <w:rPr>
          <w:rFonts w:ascii="Times New Roman" w:eastAsia="Times New Roman" w:hAnsi="Times New Roman" w:cs="Times New Roman"/>
          <w:bCs/>
          <w:sz w:val="24"/>
          <w:szCs w:val="24"/>
        </w:rPr>
        <w:t>. U</w:t>
      </w:r>
      <w:r w:rsidR="00AE645A">
        <w:rPr>
          <w:rFonts w:ascii="Times New Roman" w:eastAsia="Times New Roman" w:hAnsi="Times New Roman" w:cs="Times New Roman"/>
          <w:bCs/>
          <w:sz w:val="24"/>
          <w:szCs w:val="24"/>
        </w:rPr>
        <w:t>na vez infectado ingresa al sistema circulatorio e infecta los eritrocitos</w:t>
      </w:r>
      <w:r w:rsidR="003C1FBD">
        <w:rPr>
          <w:rFonts w:ascii="Times New Roman" w:eastAsia="Times New Roman" w:hAnsi="Times New Roman" w:cs="Times New Roman"/>
          <w:bCs/>
          <w:sz w:val="24"/>
          <w:szCs w:val="24"/>
        </w:rPr>
        <w:t>, por lo que se reduce el hematocrito y produce una anemia hemolítica aguda</w:t>
      </w:r>
      <w:r w:rsidR="0097110F">
        <w:rPr>
          <w:rFonts w:ascii="Times New Roman" w:eastAsia="Times New Roman" w:hAnsi="Times New Roman" w:cs="Times New Roman"/>
          <w:bCs/>
          <w:sz w:val="24"/>
          <w:szCs w:val="24"/>
        </w:rPr>
        <w:t xml:space="preserve">, ya que el bazo elimina los eritrocitos infectados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r3jictRX","properties":{"formattedCitation":"[23]","plainCitation":"[23]","noteIndex":0},"citationItems":[{"id":11905,"uris":["http://zotero.org/users/6931333/items/6HSSE3KA"],"uri":["http://zotero.org/users/6931333/items/6HSSE3KA"],"itemData":{"id":11905,"type":"article-journal","container-title":"Blood","ISSN":"0006-4971","journalAbbreviation":"Blood","language":"eng","note":"PMID: 13741078","page":"562-578","source":"PubMed","title":"The hemolytic anemia of human bartonellosis","volume":"17","author":[{"family":"Reynafarje","given":"C."},{"family":"Ramos","given":"J."}],"issued":{"date-parts":[["1961",5]]}}}],"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3]</w:t>
      </w:r>
      <w:r w:rsidR="00A66E70">
        <w:rPr>
          <w:rFonts w:ascii="Times New Roman" w:eastAsia="Times New Roman" w:hAnsi="Times New Roman" w:cs="Times New Roman"/>
          <w:bCs/>
          <w:sz w:val="24"/>
          <w:szCs w:val="24"/>
        </w:rPr>
        <w:fldChar w:fldCharType="end"/>
      </w:r>
      <w:r w:rsidR="00A66E70">
        <w:rPr>
          <w:rFonts w:ascii="Times New Roman" w:eastAsia="Times New Roman" w:hAnsi="Times New Roman" w:cs="Times New Roman"/>
          <w:bCs/>
          <w:sz w:val="24"/>
          <w:szCs w:val="24"/>
        </w:rPr>
        <w:t xml:space="preserve">, </w:t>
      </w:r>
      <w:r w:rsidR="006452EF">
        <w:rPr>
          <w:rFonts w:ascii="Times New Roman" w:eastAsia="Times New Roman" w:hAnsi="Times New Roman" w:cs="Times New Roman"/>
          <w:bCs/>
          <w:sz w:val="24"/>
          <w:szCs w:val="24"/>
        </w:rPr>
        <w:t>por lo que se caracteriza por una anemia intraeritocítica.</w:t>
      </w:r>
    </w:p>
    <w:p w14:paraId="64FC4E73" w14:textId="2C398DD0" w:rsidR="0097110F" w:rsidRDefault="0097110F">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entro de las primeras 4 semanas se presenta una variedad de síntomas como palidez, fiebre, anorexia, malestar general, soplo cardiaco, mialgia, ictericia y hepatomegalia</w:t>
      </w:r>
      <w:r w:rsidR="00A66E70">
        <w:rPr>
          <w:rFonts w:ascii="Times New Roman" w:eastAsia="Times New Roman" w:hAnsi="Times New Roman" w:cs="Times New Roman"/>
          <w:bCs/>
          <w:sz w:val="24"/>
          <w:szCs w:val="24"/>
        </w:rPr>
        <w:t xml:space="preserve">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IldAFi2O","properties":{"formattedCitation":"[22]","plainCitation":"[22]","noteIndex":0},"citationItems":[{"id":11903,"uris":["http://zotero.org/users/6931333/items/8BAW7NDD"],"uri":["http://zotero.org/users/6931333/items/8BAW7NDD"],"itemData":{"id":11903,"type":"article-journal","abstract":"Bartonella spp are fastidious bacteria that occur in the blood of man and mammals; they are usually vector borne but can also be transmitted by animal scratches and bites. The bartonelloses of medical importance comprise Carrión's disease, trench fever, cat-scratch disease, bacillary angiomatosis, and peliosis hepatis. Carrión's disease, known as Oroya fever in the acute phase and verruga peruana (Peruvian wart) in its chronic form, has curious manifestations that, until recently, have been restricted in their geographic distribution to dwellers of the high, dry Andean valleys, but new sites of disease are emerging. Trench fever is associated with louse-borne disease and homelessness. Cat-scratch disease, bacillary angiomatosis, and peliosis hepatis are increasingly being recognized as causes of human disease, especially in susceptible population groups such as HIV-infected persons. The Bartonella spp are considered emerging human pathogens. The clinical manifestations, differential diagnosis, laboratory diagnosis, and treatment of these conditions are discussed.","container-title":"Clinics in Dermatology","DOI":"10.1016/j.clindermatol.2008.10.006","ISSN":"1879-1131","issue":"3","journalAbbreviation":"Clin Dermatol","language":"eng","note":"PMID: 19362689","page":"271-280","source":"PubMed","title":"Bartonellosis","volume":"27","author":[{"family":"Maguiña","given":"Ciro"},{"family":"Guerra","given":"Humberto"},{"family":"Ventosilla","given":"Palmira"}],"issued":{"date-parts":[["2009",6]]}}}],"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2]</w:t>
      </w:r>
      <w:r w:rsidR="00A66E70">
        <w:rPr>
          <w:rFonts w:ascii="Times New Roman" w:eastAsia="Times New Roman" w:hAnsi="Times New Roman" w:cs="Times New Roman"/>
          <w:bCs/>
          <w:sz w:val="24"/>
          <w:szCs w:val="24"/>
        </w:rPr>
        <w:fldChar w:fldCharType="end"/>
      </w:r>
      <w:r w:rsidR="00A66E70">
        <w:rPr>
          <w:rFonts w:ascii="Times New Roman" w:eastAsia="Times New Roman" w:hAnsi="Times New Roman" w:cs="Times New Roman"/>
          <w:bCs/>
          <w:sz w:val="24"/>
          <w:szCs w:val="24"/>
        </w:rPr>
        <w:t>, c</w:t>
      </w:r>
      <w:r w:rsidR="006452EF" w:rsidRPr="006452EF">
        <w:rPr>
          <w:rFonts w:ascii="Times New Roman" w:eastAsia="Times New Roman" w:hAnsi="Times New Roman" w:cs="Times New Roman"/>
          <w:bCs/>
          <w:sz w:val="24"/>
          <w:szCs w:val="24"/>
        </w:rPr>
        <w:t>on un estado inmunocomprometido que facilita infecciones secundarias como Miocarditis por Toxoplasma gondii o bacteriemia con Staphylococcus aureus o Salmonella entérica</w:t>
      </w:r>
      <w:r w:rsidR="006452EF">
        <w:rPr>
          <w:rFonts w:ascii="Times New Roman" w:eastAsia="Times New Roman" w:hAnsi="Times New Roman" w:cs="Times New Roman"/>
          <w:bCs/>
          <w:sz w:val="24"/>
          <w:szCs w:val="24"/>
        </w:rPr>
        <w:t xml:space="preserve">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4ocTuvyD","properties":{"formattedCitation":"[24]","plainCitation":"[24]","noteIndex":0},"citationItems":[{"id":11907,"uris":["http://zotero.org/users/6931333/items/YCFSWLRI"],"uri":["http://zotero.org/users/6931333/items/YCFSWLRI"],"itemData":{"id":11907,"type":"article-journal","abstract":"Bartonellosis remains a major problem in Peru, but many contemporary aspects of this disease have not been adequately described. We examined the cases of 145 symptomatic patients in Lima, Peru, in whom bartonellosis was diagnosed from 1969 through 1992, including 68 patients in the acute (hematic) phase and 77 patients in the eruptive (verruga) phase. In modern Peru, symptomatic patients who have acute-phase bartonellosis typically present with a febrile illness and systemic symptoms caused by profound anemia; most patients respond successfully to treatment with chloramphenicol. Patients who have eruptive-phase bartonellosis most often present with cutaneous verrugas but may have less specific symptoms, such as fever and arthralgias; diagnosis can be confirmed in such patients by Western immunoblotting, and most patients appear to respond to treatment with rifampin.","container-title":"Clinical Infectious Diseases: An Official Publication of the Infectious Diseases Society of America","DOI":"10.1086/322614","ISSN":"1058-4838","issue":"6","journalAbbreviation":"Clin Infect Dis","language":"eng","note":"PMID: 11512081","page":"772-779","source":"PubMed","title":"Bartonellosis (Carrión's disease) in the modern era","volume":"33","author":[{"family":"Maguina","given":"C."},{"family":"Garcia","given":"P. J."},{"family":"Gotuzzo","given":"E."},{"family":"Cordero","given":"L."},{"family":"Spach","given":"D. H."}],"issued":{"date-parts":[["2001",9,15]]}}}],"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4]</w:t>
      </w:r>
      <w:r w:rsidR="00A66E70">
        <w:rPr>
          <w:rFonts w:ascii="Times New Roman" w:eastAsia="Times New Roman" w:hAnsi="Times New Roman" w:cs="Times New Roman"/>
          <w:bCs/>
          <w:sz w:val="24"/>
          <w:szCs w:val="24"/>
        </w:rPr>
        <w:fldChar w:fldCharType="end"/>
      </w:r>
      <w:r w:rsidR="00A66E70">
        <w:rPr>
          <w:rFonts w:ascii="Times New Roman" w:eastAsia="Times New Roman" w:hAnsi="Times New Roman" w:cs="Times New Roman"/>
          <w:bCs/>
          <w:sz w:val="24"/>
          <w:szCs w:val="24"/>
        </w:rPr>
        <w:t>.</w:t>
      </w:r>
    </w:p>
    <w:p w14:paraId="7965B943" w14:textId="05DEE9EC" w:rsidR="00A66E70" w:rsidRDefault="006452EF">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En cuanto a las tasas de letalidad se ha reportado hasta el 88% en pacientes no tratados, mientras que se </w:t>
      </w:r>
      <w:r w:rsidR="00A66E70">
        <w:rPr>
          <w:rFonts w:ascii="Times New Roman" w:eastAsia="Times New Roman" w:hAnsi="Times New Roman" w:cs="Times New Roman"/>
          <w:bCs/>
          <w:sz w:val="24"/>
          <w:szCs w:val="24"/>
        </w:rPr>
        <w:t>reportó</w:t>
      </w:r>
      <w:r>
        <w:rPr>
          <w:rFonts w:ascii="Times New Roman" w:eastAsia="Times New Roman" w:hAnsi="Times New Roman" w:cs="Times New Roman"/>
          <w:bCs/>
          <w:sz w:val="24"/>
          <w:szCs w:val="24"/>
        </w:rPr>
        <w:t xml:space="preserve"> un 10% en pacientes que reciben tratamiento oportuno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3xVYSrge","properties":{"formattedCitation":"[25]","plainCitation":"[25]","noteIndex":0},"citationItems":[{"id":11910,"uris":["http://zotero.org/users/6931333/items/6G8ZL5TE"],"uri":["http://zotero.org/users/6931333/items/6G8ZL5TE"],"itemData":{"id":11910,"type":"article-journal","abstract":"Carrion's disease is a neglected tropical disease caused by Bartonella bacilliformis, a vector-borne pathogen restricted to the Andean valleys of Peru, Ecuador and Colombia. Carrion's disease is a biphasic illness; in the acute phase the case-fatality rate can be as high as 88 %, related to high parasitemia, arriving to almost all erythrocytes, and secondary bacterial infections close related with the development of transient immunosuppression in the earlier illness phases. In addition, there are an undefined number of asymptomatic carriers that are reservoirs of the etiological agent of Carrion's disease in endemic areas, they make take into account due to they are the perpetuators of this disease. The actual scenario of Carrion's disease, in which the illness is arriving to new areas, due to the expansion of the vector's distribution, suggests that now may be a crucial time to design a strategy focusing on its elimination.","container-title":"Infectious Diseases of Poverty","DOI":"10.1186/s40249-016-0197-7","ISSN":"2049-9957","issue":"1","journalAbbreviation":"Infect Dis Poverty","language":"eng","note":"PMID: 27903286\nPMCID: PMC5131403","page":"105","source":"PubMed","title":"Carrion's disease: an eradicable illness?","title-short":"Carrion's disease","volume":"5","author":[{"family":"Gomes","given":"Cláudia"},{"family":"Pons","given":"Maria J."},{"family":"Del Valle Mendoza","given":"Juana"},{"family":"Ruiz","given":"Joaquim"}],"issued":{"date-parts":[["2016",12,1]]}}}],"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5]</w:t>
      </w:r>
      <w:r w:rsidR="00A66E70">
        <w:rPr>
          <w:rFonts w:ascii="Times New Roman" w:eastAsia="Times New Roman" w:hAnsi="Times New Roman" w:cs="Times New Roman"/>
          <w:bCs/>
          <w:sz w:val="24"/>
          <w:szCs w:val="24"/>
        </w:rPr>
        <w:fldChar w:fldCharType="end"/>
      </w:r>
      <w:r w:rsidR="00A66E70">
        <w:rPr>
          <w:rFonts w:ascii="Times New Roman" w:eastAsia="Times New Roman" w:hAnsi="Times New Roman" w:cs="Times New Roman"/>
          <w:bCs/>
          <w:sz w:val="24"/>
          <w:szCs w:val="24"/>
        </w:rPr>
        <w:t>.</w:t>
      </w:r>
    </w:p>
    <w:p w14:paraId="34558C8B" w14:textId="310DCC5C" w:rsidR="00A4005E" w:rsidRDefault="00A4005E">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V</w:t>
      </w:r>
      <w:r w:rsidRPr="00A4005E">
        <w:rPr>
          <w:rFonts w:ascii="Times New Roman" w:eastAsia="Times New Roman" w:hAnsi="Times New Roman" w:cs="Times New Roman"/>
          <w:b/>
          <w:sz w:val="24"/>
          <w:szCs w:val="24"/>
        </w:rPr>
        <w:t>erruga peruana</w:t>
      </w:r>
    </w:p>
    <w:p w14:paraId="03C8541D" w14:textId="432B3127" w:rsidR="0063068B" w:rsidRDefault="0063068B">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ste segundo síndrome involucra hemangiomas nodulares en la piel, las cuales son denominadas verrugas peruanas</w:t>
      </w:r>
      <w:r w:rsidR="00A66E70">
        <w:rPr>
          <w:rFonts w:ascii="Times New Roman" w:eastAsia="Times New Roman" w:hAnsi="Times New Roman" w:cs="Times New Roman"/>
          <w:bCs/>
          <w:sz w:val="24"/>
          <w:szCs w:val="24"/>
        </w:rPr>
        <w:t xml:space="preserve">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YbonahEX","properties":{"formattedCitation":"[26]","plainCitation":"[26]","noteIndex":0},"citationItems":[{"id":11913,"uris":["http://zotero.org/users/6931333/items/L6R4CI4C"],"uri":["http://zotero.org/users/6931333/items/L6R4CI4C"],"itemData":{"id":11913,"type":"article-journal","abstract":"Twenty-six verruga peruana nodules were studied. The presence of Factor VIII-related antigen and Ulex europaeus lectin binding, and the ultrastructural finding of rudimentary cell junctions and pinocytotic vesicles establish the endothelial character of the proliferating cells in the verruga nodules. Whereas superficial lesions could show an angiomatoid pattern, deep-situated nodules tended to present a compact type of growth. Electron-microscopic studies have shown that Bartonella bacilliformis was found abundantly in the extracellular spaces in the florid lesions and that no organisms were present in the late, resolving subcutaneous nodules. Although no true intracellular \"viable\" microorganisms were noted, pseudopods of cytoplasm entrapping one or two bacteria and surrounding matrix substance were seen often. The characteristics of cytoplasmic inclusions previously described in verruga cells as \"chlamydozoa\" were detailed. The ultrastructure of the inclusions corresponded to endothelial phagocytic cells in which complex invaginations of the cell surface had produced a labyrinth of interconnected channels and vacuoles containing degraded bacteria, extracellular matrix components, or both. We conclude that in light microscopy the finding of Rocha-Lima's inclusions is the only definite morphologic evidence of the presence of bartonella in verruga lesions.","container-title":"The American Journal of Surgical Pathology","DOI":"10.1097/00000478-198609000-00002","ISSN":"0147-5185","issue":"9","journalAbbreviation":"Am J Surg Pathol","language":"eng","note":"PMID: 2428261","page":"595-610","source":"PubMed","title":"Histology, immunohistochemistry, and ultrastructure of the verruga in Carrion's disease","volume":"10","author":[{"family":"Arias-Stella","given":"J."},{"family":"Lieberman","given":"P. H."},{"family":"Erlandson","given":"R. A."},{"family":"Arias-Stella","given":"J."}],"issued":{"date-parts":[["1986",9]]}}}],"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6]</w:t>
      </w:r>
      <w:r w:rsidR="00A66E7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este compromiso tisular es por la invasión bacteriana en el endotelio y genera inclusiones de “Rocha Lima” que son vacuolas llenas de bacterias</w:t>
      </w:r>
      <w:r w:rsidR="00A66E70">
        <w:rPr>
          <w:rFonts w:ascii="Times New Roman" w:eastAsia="Times New Roman" w:hAnsi="Times New Roman" w:cs="Times New Roman"/>
          <w:bCs/>
          <w:sz w:val="24"/>
          <w:szCs w:val="24"/>
        </w:rPr>
        <w:t xml:space="preserve">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NdjTS52H","properties":{"formattedCitation":"[26]","plainCitation":"[26]","noteIndex":0},"citationItems":[{"id":11913,"uris":["http://zotero.org/users/6931333/items/L6R4CI4C"],"uri":["http://zotero.org/users/6931333/items/L6R4CI4C"],"itemData":{"id":11913,"type":"article-journal","abstract":"Twenty-six verruga peruana nodules were studied. The presence of Factor VIII-related antigen and Ulex europaeus lectin binding, and the ultrastructural finding of rudimentary cell junctions and pinocytotic vesicles establish the endothelial character of the proliferating cells in the verruga nodules. Whereas superficial lesions could show an angiomatoid pattern, deep-situated nodules tended to present a compact type of growth. Electron-microscopic studies have shown that Bartonella bacilliformis was found abundantly in the extracellular spaces in the florid lesions and that no organisms were present in the late, resolving subcutaneous nodules. Although no true intracellular \"viable\" microorganisms were noted, pseudopods of cytoplasm entrapping one or two bacteria and surrounding matrix substance were seen often. The characteristics of cytoplasmic inclusions previously described in verruga cells as \"chlamydozoa\" were detailed. The ultrastructure of the inclusions corresponded to endothelial phagocytic cells in which complex invaginations of the cell surface had produced a labyrinth of interconnected channels and vacuoles containing degraded bacteria, extracellular matrix components, or both. We conclude that in light microscopy the finding of Rocha-Lima's inclusions is the only definite morphologic evidence of the presence of bartonella in verruga lesions.","container-title":"The American Journal of Surgical Pathology","DOI":"10.1097/00000478-198609000-00002","ISSN":"0147-5185","issue":"9","journalAbbreviation":"Am J Surg Pathol","language":"eng","note":"PMID: 2428261","page":"595-610","source":"PubMed","title":"Histology, immunohistochemistry, and ultrastructure of the verruga in Carrion's disease","volume":"10","author":[{"family":"Arias-Stella","given":"J."},{"family":"Lieberman","given":"P. H."},{"family":"Erlandson","given":"R. A."},{"family":"Arias-Stella","given":"J."}],"issued":{"date-parts":[["1986",9]]}}}],"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6]</w:t>
      </w:r>
      <w:r w:rsidR="00A66E70">
        <w:rPr>
          <w:rFonts w:ascii="Times New Roman" w:eastAsia="Times New Roman" w:hAnsi="Times New Roman" w:cs="Times New Roman"/>
          <w:bCs/>
          <w:sz w:val="24"/>
          <w:szCs w:val="24"/>
        </w:rPr>
        <w:fldChar w:fldCharType="end"/>
      </w:r>
      <w:r w:rsidR="00A66E70">
        <w:rPr>
          <w:rFonts w:ascii="Times New Roman" w:eastAsia="Times New Roman" w:hAnsi="Times New Roman" w:cs="Times New Roman"/>
          <w:bCs/>
          <w:sz w:val="24"/>
          <w:szCs w:val="24"/>
        </w:rPr>
        <w:t xml:space="preserve">, </w:t>
      </w:r>
      <w:r w:rsidR="003E2E92">
        <w:rPr>
          <w:rFonts w:ascii="Times New Roman" w:eastAsia="Times New Roman" w:hAnsi="Times New Roman" w:cs="Times New Roman"/>
          <w:bCs/>
          <w:sz w:val="24"/>
          <w:szCs w:val="24"/>
        </w:rPr>
        <w:t>de todas las bacterias solo la familia de Bartonella es capaz de causas enfermedades angiogénicas</w:t>
      </w:r>
      <w:r w:rsidR="00A66E70">
        <w:rPr>
          <w:rFonts w:ascii="Times New Roman" w:eastAsia="Times New Roman" w:hAnsi="Times New Roman" w:cs="Times New Roman"/>
          <w:bCs/>
          <w:sz w:val="24"/>
          <w:szCs w:val="24"/>
        </w:rPr>
        <w:t xml:space="preserve">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xBejf94k","properties":{"formattedCitation":"[27]","plainCitation":"[27]","noteIndex":0},"citationItems":[{"id":11915,"uris":["http://zotero.org/users/6931333/items/M8FHJ6EQ"],"uri":["http://zotero.org/users/6931333/items/M8FHJ6EQ"],"itemData":{"id":11915,"type":"article-journal","abstract":"After 2 decades of Bartonella research, knowledge on transmission and pathology of these bacteria is still limited. Bartonella spp. have emerged to be important pathogens in human and veterinary medicine. For humans, B. henselae is considered to represent the most relevant zoonotic Bartonella species and is responsible for cat scratch disease, bacillary angiomatosis, and other disorders. Over the years, many Bartonella species have been isolated from humans, cats, dogs, and other mammals, and infections range from an asymptomatic state (e.g., animal-specific species) to even life-threatening diseases (e.g., Oroya fever). It is obvious that the analysis of pathogenicity mechanisms underlying Bartonella infections is needed to increase our understanding of how these pathogens adapt to their mammalian hosts resulting in acute or chronic diseases.","container-title":"International journal of medical microbiology: IJMM","DOI":"10.1016/j.ijmm.2010.06.004","ISSN":"1618-0607","issue":"1","journalAbbreviation":"Int J Med Microbiol","language":"eng","note":"PMID: 20833105","page":"7-15","source":"PubMed","title":"Bartonella spp.: throwing light on uncommon human infections","title-short":"Bartonella spp.","volume":"301","author":[{"family":"Kaiser","given":"Patrick O."},{"family":"Riess","given":"Tanja"},{"family":"O'Rourke","given":"Fiona"},{"family":"Linke","given":"Dirk"},{"family":"Kempf","given":"Volkhard A. J."}],"issued":{"date-parts":[["2011",1]]}}}],"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7]</w:t>
      </w:r>
      <w:r w:rsidR="00A66E70">
        <w:rPr>
          <w:rFonts w:ascii="Times New Roman" w:eastAsia="Times New Roman" w:hAnsi="Times New Roman" w:cs="Times New Roman"/>
          <w:bCs/>
          <w:sz w:val="24"/>
          <w:szCs w:val="24"/>
        </w:rPr>
        <w:fldChar w:fldCharType="end"/>
      </w:r>
      <w:r w:rsidR="003E2E92">
        <w:rPr>
          <w:rFonts w:ascii="Times New Roman" w:eastAsia="Times New Roman" w:hAnsi="Times New Roman" w:cs="Times New Roman"/>
          <w:bCs/>
          <w:sz w:val="24"/>
          <w:szCs w:val="24"/>
        </w:rPr>
        <w:t>.</w:t>
      </w:r>
    </w:p>
    <w:p w14:paraId="13A61E71" w14:textId="4B4E7E85" w:rsidR="003E2E92" w:rsidRDefault="003E2E92">
      <w:pPr>
        <w:spacing w:before="240"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stas verrugas están presentes durante semanas a meses y se encuentran en la cabeza y extremidades</w:t>
      </w:r>
      <w:r w:rsidR="00A66E70">
        <w:rPr>
          <w:rFonts w:ascii="Times New Roman" w:eastAsia="Times New Roman" w:hAnsi="Times New Roman" w:cs="Times New Roman"/>
          <w:bCs/>
          <w:sz w:val="24"/>
          <w:szCs w:val="24"/>
        </w:rPr>
        <w:t xml:space="preserve">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xztw2zDU","properties":{"formattedCitation":"[25]","plainCitation":"[25]","noteIndex":0},"citationItems":[{"id":11910,"uris":["http://zotero.org/users/6931333/items/6G8ZL5TE"],"uri":["http://zotero.org/users/6931333/items/6G8ZL5TE"],"itemData":{"id":11910,"type":"article-journal","abstract":"Carrion's disease is a neglected tropical disease caused by Bartonella bacilliformis, a vector-borne pathogen restricted to the Andean valleys of Peru, Ecuador and Colombia. Carrion's disease is a biphasic illness; in the acute phase the case-fatality rate can be as high as 88 %, related to high parasitemia, arriving to almost all erythrocytes, and secondary bacterial infections close related with the development of transient immunosuppression in the earlier illness phases. In addition, there are an undefined number of asymptomatic carriers that are reservoirs of the etiological agent of Carrion's disease in endemic areas, they make take into account due to they are the perpetuators of this disease. The actual scenario of Carrion's disease, in which the illness is arriving to new areas, due to the expansion of the vector's distribution, suggests that now may be a crucial time to design a strategy focusing on its elimination.","container-title":"Infectious Diseases of Poverty","DOI":"10.1186/s40249-016-0197-7","ISSN":"2049-9957","issue":"1","journalAbbreviation":"Infect Dis Poverty","language":"eng","note":"PMID: 27903286\nPMCID: PMC5131403","page":"105","source":"PubMed","title":"Carrion's disease: an eradicable illness?","title-short":"Carrion's disease","volume":"5","author":[{"family":"Gomes","given":"Cláudia"},{"family":"Pons","given":"Maria J."},{"family":"Del Valle Mendoza","given":"Juana"},{"family":"Ruiz","given":"Joaquim"}],"issued":{"date-parts":[["2016",12,1]]}}}],"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5]</w:t>
      </w:r>
      <w:r w:rsidR="00A66E7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D0213A">
        <w:rPr>
          <w:rFonts w:ascii="Times New Roman" w:eastAsia="Times New Roman" w:hAnsi="Times New Roman" w:cs="Times New Roman"/>
          <w:bCs/>
          <w:sz w:val="24"/>
          <w:szCs w:val="24"/>
        </w:rPr>
        <w:t xml:space="preserve">pueden ser lesiones miliares, mular y subdérmicos, las </w:t>
      </w:r>
      <w:r w:rsidR="00D0213A" w:rsidRPr="00D0213A">
        <w:rPr>
          <w:rFonts w:ascii="Times New Roman" w:eastAsia="Times New Roman" w:hAnsi="Times New Roman" w:cs="Times New Roman"/>
          <w:bCs/>
          <w:sz w:val="24"/>
          <w:szCs w:val="24"/>
        </w:rPr>
        <w:t xml:space="preserve">lesiones miliares </w:t>
      </w:r>
      <w:r w:rsidR="00D0213A">
        <w:rPr>
          <w:rFonts w:ascii="Times New Roman" w:eastAsia="Times New Roman" w:hAnsi="Times New Roman" w:cs="Times New Roman"/>
          <w:bCs/>
          <w:sz w:val="24"/>
          <w:szCs w:val="24"/>
        </w:rPr>
        <w:t xml:space="preserve">suelen ser las más comunes y </w:t>
      </w:r>
      <w:r w:rsidR="00D0213A" w:rsidRPr="00D0213A">
        <w:rPr>
          <w:rFonts w:ascii="Times New Roman" w:eastAsia="Times New Roman" w:hAnsi="Times New Roman" w:cs="Times New Roman"/>
          <w:bCs/>
          <w:sz w:val="24"/>
          <w:szCs w:val="24"/>
        </w:rPr>
        <w:t>normalmente son indoloras, mientras que las lesiones mulares pueden ser dolorosas</w:t>
      </w:r>
      <w:r w:rsidR="00A66E70">
        <w:rPr>
          <w:rFonts w:ascii="Times New Roman" w:eastAsia="Times New Roman" w:hAnsi="Times New Roman" w:cs="Times New Roman"/>
          <w:bCs/>
          <w:sz w:val="24"/>
          <w:szCs w:val="24"/>
        </w:rPr>
        <w:t xml:space="preserve"> </w:t>
      </w:r>
      <w:r w:rsidR="00A66E70">
        <w:rPr>
          <w:rFonts w:ascii="Times New Roman" w:eastAsia="Times New Roman" w:hAnsi="Times New Roman" w:cs="Times New Roman"/>
          <w:bCs/>
          <w:sz w:val="24"/>
          <w:szCs w:val="24"/>
        </w:rPr>
        <w:fldChar w:fldCharType="begin"/>
      </w:r>
      <w:r w:rsidR="00F63E39">
        <w:rPr>
          <w:rFonts w:ascii="Times New Roman" w:eastAsia="Times New Roman" w:hAnsi="Times New Roman" w:cs="Times New Roman"/>
          <w:bCs/>
          <w:sz w:val="24"/>
          <w:szCs w:val="24"/>
        </w:rPr>
        <w:instrText xml:space="preserve"> ADDIN ZOTERO_ITEM CSL_CITATION {"citationID":"gAV7XlRX","properties":{"formattedCitation":"[22]","plainCitation":"[22]","noteIndex":0},"citationItems":[{"id":11903,"uris":["http://zotero.org/users/6931333/items/8BAW7NDD"],"uri":["http://zotero.org/users/6931333/items/8BAW7NDD"],"itemData":{"id":11903,"type":"article-journal","abstract":"Bartonella spp are fastidious bacteria that occur in the blood of man and mammals; they are usually vector borne but can also be transmitted by animal scratches and bites. The bartonelloses of medical importance comprise Carrión's disease, trench fever, cat-scratch disease, bacillary angiomatosis, and peliosis hepatis. Carrión's disease, known as Oroya fever in the acute phase and verruga peruana (Peruvian wart) in its chronic form, has curious manifestations that, until recently, have been restricted in their geographic distribution to dwellers of the high, dry Andean valleys, but new sites of disease are emerging. Trench fever is associated with louse-borne disease and homelessness. Cat-scratch disease, bacillary angiomatosis, and peliosis hepatis are increasingly being recognized as causes of human disease, especially in susceptible population groups such as HIV-infected persons. The Bartonella spp are considered emerging human pathogens. The clinical manifestations, differential diagnosis, laboratory diagnosis, and treatment of these conditions are discussed.","container-title":"Clinics in Dermatology","DOI":"10.1016/j.clindermatol.2008.10.006","ISSN":"1879-1131","issue":"3","journalAbbreviation":"Clin Dermatol","language":"eng","note":"PMID: 19362689","page":"271-280","source":"PubMed","title":"Bartonellosis","volume":"27","author":[{"family":"Maguiña","given":"Ciro"},{"family":"Guerra","given":"Humberto"},{"family":"Ventosilla","given":"Palmira"}],"issued":{"date-parts":[["2009",6]]}}}],"schema":"https://github.com/citation-style-language/schema/raw/master/csl-citation.json"} </w:instrText>
      </w:r>
      <w:r w:rsidR="00A66E70">
        <w:rPr>
          <w:rFonts w:ascii="Times New Roman" w:eastAsia="Times New Roman" w:hAnsi="Times New Roman" w:cs="Times New Roman"/>
          <w:bCs/>
          <w:sz w:val="24"/>
          <w:szCs w:val="24"/>
        </w:rPr>
        <w:fldChar w:fldCharType="separate"/>
      </w:r>
      <w:r w:rsidR="00F63E39" w:rsidRPr="00F63E39">
        <w:rPr>
          <w:rFonts w:ascii="Times New Roman" w:hAnsi="Times New Roman" w:cs="Times New Roman"/>
          <w:sz w:val="24"/>
        </w:rPr>
        <w:t>[22]</w:t>
      </w:r>
      <w:r w:rsidR="00A66E70">
        <w:rPr>
          <w:rFonts w:ascii="Times New Roman" w:eastAsia="Times New Roman" w:hAnsi="Times New Roman" w:cs="Times New Roman"/>
          <w:bCs/>
          <w:sz w:val="24"/>
          <w:szCs w:val="24"/>
        </w:rPr>
        <w:fldChar w:fldCharType="end"/>
      </w:r>
      <w:r w:rsidR="00AD6E89">
        <w:rPr>
          <w:rFonts w:ascii="Times New Roman" w:eastAsia="Times New Roman" w:hAnsi="Times New Roman" w:cs="Times New Roman"/>
          <w:bCs/>
          <w:sz w:val="24"/>
          <w:szCs w:val="24"/>
        </w:rPr>
        <w:t>.</w:t>
      </w:r>
    </w:p>
    <w:p w14:paraId="0000003B" w14:textId="6659E4A0" w:rsidR="001434C2" w:rsidRDefault="00F506C5">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GNÓSTICO</w:t>
      </w:r>
    </w:p>
    <w:p w14:paraId="55A5AF59" w14:textId="77777777" w:rsidR="002621E8" w:rsidRPr="002621E8" w:rsidRDefault="002621E8" w:rsidP="002621E8">
      <w:pPr>
        <w:spacing w:before="240" w:line="480" w:lineRule="auto"/>
        <w:jc w:val="both"/>
        <w:rPr>
          <w:rFonts w:ascii="Times New Roman" w:eastAsia="Times New Roman" w:hAnsi="Times New Roman" w:cs="Times New Roman"/>
          <w:b/>
          <w:sz w:val="24"/>
          <w:szCs w:val="24"/>
        </w:rPr>
      </w:pPr>
      <w:r w:rsidRPr="002621E8">
        <w:rPr>
          <w:rFonts w:ascii="Times New Roman" w:eastAsia="Times New Roman" w:hAnsi="Times New Roman" w:cs="Times New Roman"/>
          <w:b/>
          <w:sz w:val="24"/>
          <w:szCs w:val="24"/>
        </w:rPr>
        <w:t>Estructura, morfología celular y colonia</w:t>
      </w:r>
    </w:p>
    <w:p w14:paraId="7A45120A" w14:textId="532080D6" w:rsidR="002621E8" w:rsidRPr="002621E8" w:rsidRDefault="002621E8" w:rsidP="00F63E39">
      <w:pPr>
        <w:spacing w:before="240" w:line="480" w:lineRule="auto"/>
        <w:jc w:val="both"/>
        <w:rPr>
          <w:rFonts w:ascii="Times New Roman" w:eastAsia="Times New Roman" w:hAnsi="Times New Roman" w:cs="Times New Roman"/>
          <w:bCs/>
          <w:sz w:val="24"/>
          <w:szCs w:val="24"/>
        </w:rPr>
      </w:pPr>
      <w:r w:rsidRPr="002621E8">
        <w:rPr>
          <w:rFonts w:ascii="Times New Roman" w:eastAsia="Times New Roman" w:hAnsi="Times New Roman" w:cs="Times New Roman"/>
          <w:bCs/>
          <w:sz w:val="24"/>
          <w:szCs w:val="24"/>
        </w:rPr>
        <w:t xml:space="preserve">Las bacterias gramnegativas son intrínsecamente resistentes a muchos antibióticos debido a la barrera de permeabilidad que proporciona su envoltura celular única. Esta envoltura consta de una membrana externa (ME) y una membrana interna (MI), las cuales están separadas por un espacio periplásmico. La ME es una bicapa lipídica asimétrica sofisticada en la que los fosfolípidos se reparten exclusivamente en la hoja interna, mientras que la fracción de lípido A del lipopolisacárido (LPS) forma la hoja externa. La capa de LPS de la ME es un componente importante que proporciona una capa protectora contra compuestos nocivos en el entorno extracelular. La MI es una bicapa de fosfolípidos tradicional </w:t>
      </w:r>
      <w:r w:rsidR="009854D4">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0P1wP8w6","properties":{"formattedCitation":"[28]","plainCitation":"[28]","noteIndex":0},"citationItems":[{"id":11966,"uris":["http://zotero.org/users/6931333/items/Q974UGZQ"],"uri":["http://zotero.org/users/6931333/items/Q974UGZQ"],"itemData":{"id":11966,"type":"article-journal","abstract":"The outer membrane of gram-negative bacteria such as Escherichia coli serves as a protective barrier that controls the influx and efflux of solutes. This allows the bacteria to inhabit several different, and often hostile, environments. The assembly of the E. coli outer membrane has been difficult to study using traditional genetic and biochemical methods, and how all its components reach the outer membrane after being synthesized in the cytoplasm and cytoplasmic membrane, how they are assembled in an environment that is devoid of an obvious energy source, and how assembly proceeds without disrupting the integrity of this essential cellular structure are all fundamental questions that remain unanswered. Here, we review the new approaches that have led to the recent discovery of components of the machinery involved in the biogenesis of this distinctive cellular organelle.","container-title":"Nature Reviews. Microbiology","DOI":"10.1038/nrmicro1322","ISSN":"1740-1526","issue":"1","journalAbbreviation":"Nat Rev Microbiol","language":"eng","note":"PMID: 16357861","page":"57-66","source":"PubMed","title":"Advances in understanding bacterial outer-membrane biogenesis","volume":"4","author":[{"family":"Ruiz","given":"Natividad"},{"family":"Kahne","given":"Daniel"},{"family":"Silhavy","given":"Thomas J."}],"issued":{"date-parts":[["2006",1]]}}}],"schema":"https://github.com/citation-style-language/schema/raw/master/csl-citation.json"} </w:instrText>
      </w:r>
      <w:r w:rsidR="009854D4">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28]</w:t>
      </w:r>
      <w:r w:rsidR="009854D4">
        <w:rPr>
          <w:rFonts w:ascii="Times New Roman" w:eastAsia="Times New Roman" w:hAnsi="Times New Roman" w:cs="Times New Roman"/>
          <w:bCs/>
          <w:sz w:val="24"/>
          <w:szCs w:val="24"/>
        </w:rPr>
        <w:fldChar w:fldCharType="end"/>
      </w:r>
      <w:r w:rsidR="009854D4">
        <w:rPr>
          <w:rFonts w:ascii="Times New Roman" w:eastAsia="Times New Roman" w:hAnsi="Times New Roman" w:cs="Times New Roman"/>
          <w:bCs/>
          <w:sz w:val="24"/>
          <w:szCs w:val="24"/>
        </w:rPr>
        <w:t xml:space="preserve">. </w:t>
      </w:r>
    </w:p>
    <w:p w14:paraId="46D20411" w14:textId="36D07F15" w:rsidR="002621E8" w:rsidRPr="002621E8" w:rsidRDefault="002621E8" w:rsidP="002621E8">
      <w:pPr>
        <w:spacing w:before="240" w:line="480" w:lineRule="auto"/>
        <w:jc w:val="both"/>
        <w:rPr>
          <w:rFonts w:ascii="Times New Roman" w:eastAsia="Times New Roman" w:hAnsi="Times New Roman" w:cs="Times New Roman"/>
          <w:bCs/>
          <w:sz w:val="24"/>
          <w:szCs w:val="24"/>
        </w:rPr>
      </w:pPr>
      <w:r w:rsidRPr="002621E8">
        <w:rPr>
          <w:rFonts w:ascii="Times New Roman" w:eastAsia="Times New Roman" w:hAnsi="Times New Roman" w:cs="Times New Roman"/>
          <w:bCs/>
          <w:sz w:val="24"/>
          <w:szCs w:val="24"/>
        </w:rPr>
        <w:lastRenderedPageBreak/>
        <w:t>Por otro lado, el contenido de proteínas celulares y subcelulares de las especies de Bartonella ha sido analizado por varios grupos a lo largo de los años. La purificación de la membrana externa de Bartonella bacilliformis por centrifugación de gradiente de paso de sacarosa y el análisis por electroforesis en gel de dodecil sulfato de sodio-poliacrilamida (SDS-PAGE) sugieren que 14 proteínas, que van desde 11.2 a 75.3 kDa, se encuentran en la membrana externa del patógeno. Mientras que casi todas las proteínas radioyodadas extrínsecamente podían ser inmunoprecipitadas con suero hiperinmune antibartonella de conejo, las proteínas de 31,5, 42 y 45 kDa eran inmunoprecipitantes prominentes</w:t>
      </w:r>
      <w:r w:rsidR="00B12BDC">
        <w:rPr>
          <w:rFonts w:ascii="Times New Roman" w:eastAsia="Times New Roman" w:hAnsi="Times New Roman" w:cs="Times New Roman"/>
          <w:bCs/>
          <w:sz w:val="24"/>
          <w:szCs w:val="24"/>
        </w:rPr>
        <w:t xml:space="preserve"> </w:t>
      </w:r>
      <w:r w:rsidR="00B12BDC">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bGeYmHGR","properties":{"formattedCitation":"[29]","plainCitation":"[29]","noteIndex":0},"citationItems":[{"id":11968,"uris":["http://zotero.org/users/6931333/items/LSB9DPY3"],"uri":["http://zotero.org/users/6931333/items/LSB9DPY3"],"itemData":{"id":11968,"type":"article-journal","abstract":"\"Common Surface Epitope of Bartonella Bacilliformis and Chlamydia Psittaci\" published on Nov 1988 by The American Society of Tropical Medicine and Hygiene.","container-title":"The American Journal of Tropical Medicine and Hygiene","DOI":"10.4269/ajtmh.1988.39.427","issue":"5","language":"EN","note":"publisher: The American Society of Tropical Medicine and Hygiene\nsection: The American Journal of Tropical Medicine and Hygiene","page":"427-433","source":"www.ajtmh.org","title":"Common Surface Epitope of Bartonella Bacilliformis and Chlamydia Psittaci","volume":"39","author":[{"family":"Knobloch","given":"Jürgen"},{"family":"Bialek","given":"Ralf"},{"family":"Müller","given":"Günther"},{"family":"Asmus","given":"Peter"}],"issued":{"date-parts":[["1988",11,1]]}}}],"schema":"https://github.com/citation-style-language/schema/raw/master/csl-citation.json"} </w:instrText>
      </w:r>
      <w:r w:rsidR="00B12BDC">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29]</w:t>
      </w:r>
      <w:r w:rsidR="00B12BDC">
        <w:rPr>
          <w:rFonts w:ascii="Times New Roman" w:eastAsia="Times New Roman" w:hAnsi="Times New Roman" w:cs="Times New Roman"/>
          <w:bCs/>
          <w:sz w:val="24"/>
          <w:szCs w:val="24"/>
        </w:rPr>
        <w:fldChar w:fldCharType="end"/>
      </w:r>
      <w:r w:rsidR="00B12BDC">
        <w:rPr>
          <w:rFonts w:ascii="Times New Roman" w:eastAsia="Times New Roman" w:hAnsi="Times New Roman" w:cs="Times New Roman"/>
          <w:bCs/>
          <w:sz w:val="24"/>
          <w:szCs w:val="24"/>
        </w:rPr>
        <w:t>.</w:t>
      </w:r>
    </w:p>
    <w:p w14:paraId="01F2D287" w14:textId="77777777" w:rsidR="002621E8" w:rsidRPr="002621E8" w:rsidRDefault="002621E8" w:rsidP="002621E8">
      <w:pPr>
        <w:spacing w:before="240" w:line="480" w:lineRule="auto"/>
        <w:jc w:val="both"/>
        <w:rPr>
          <w:rFonts w:ascii="Times New Roman" w:eastAsia="Times New Roman" w:hAnsi="Times New Roman" w:cs="Times New Roman"/>
          <w:b/>
          <w:sz w:val="24"/>
          <w:szCs w:val="24"/>
        </w:rPr>
      </w:pPr>
      <w:r w:rsidRPr="002621E8">
        <w:rPr>
          <w:rFonts w:ascii="Times New Roman" w:eastAsia="Times New Roman" w:hAnsi="Times New Roman" w:cs="Times New Roman"/>
          <w:b/>
          <w:sz w:val="24"/>
          <w:szCs w:val="24"/>
        </w:rPr>
        <w:t>Pruebas bioquímicas</w:t>
      </w:r>
    </w:p>
    <w:p w14:paraId="5B832A0E" w14:textId="44BEDA30" w:rsidR="002621E8" w:rsidRPr="002621E8" w:rsidRDefault="002621E8" w:rsidP="002621E8">
      <w:pPr>
        <w:spacing w:before="240" w:line="480" w:lineRule="auto"/>
        <w:jc w:val="both"/>
        <w:rPr>
          <w:rFonts w:ascii="Times New Roman" w:eastAsia="Times New Roman" w:hAnsi="Times New Roman" w:cs="Times New Roman"/>
          <w:bCs/>
          <w:sz w:val="24"/>
          <w:szCs w:val="24"/>
        </w:rPr>
      </w:pPr>
      <w:r w:rsidRPr="002621E8">
        <w:rPr>
          <w:rFonts w:ascii="Times New Roman" w:eastAsia="Times New Roman" w:hAnsi="Times New Roman" w:cs="Times New Roman"/>
          <w:bCs/>
          <w:sz w:val="24"/>
          <w:szCs w:val="24"/>
        </w:rPr>
        <w:t>Las bartonellas son bacterias aerobias (microaerófilas) no fermentativas con una fisiología relativamente normal. Por lo tanto, las pruebas bioquímicas convencionales (oxidasa, Voges-Proskauer, catalasa, producción de indol, reducción de nitrato, actividad de ureasa, hidrólisis de hipurato, succinato, fosfatasa alcalina, tetrationato reductasa, pirazinamidasa, tributirina, o-nitrofenil-bD-galactósido, hidrólisis de esculina y arginina dihidrolasa) no son particularmente útiles en la identificación presuntiva de especies</w:t>
      </w:r>
      <w:r w:rsidR="00B12BDC">
        <w:rPr>
          <w:rFonts w:ascii="Times New Roman" w:eastAsia="Times New Roman" w:hAnsi="Times New Roman" w:cs="Times New Roman"/>
          <w:bCs/>
          <w:sz w:val="24"/>
          <w:szCs w:val="24"/>
        </w:rPr>
        <w:t xml:space="preserve"> </w:t>
      </w:r>
      <w:r w:rsidR="00B12BDC">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bVTNMpLV","properties":{"formattedCitation":"[30]","plainCitation":"[30]","noteIndex":0},"citationItems":[{"id":11970,"uris":["http://zotero.org/users/6931333/items/IJVWX92P"],"uri":["http://zotero.org/users/6931333/items/IJVWX92P"],"itemData":{"id":11970,"type":"article-journal","abstract":"Purification of the outer membrane of Bartonella bacilliformis by sucrose step gradient centrifugation and analysis by sodium dodecyl sulfate-polyacrylamide gel electrophoresis (SDS-PAGE) suggest that 14 proteins, ranging from 11.2 to 75.3 kDa, are located in the outer membrane of the pathogen. On the basis of M(r)s, eleven of these proteins have counterparts which are labeled by extrinsic radioiodination of intact bartonellae, and two of the proteins are visibly sensitive to extrinsic proteinase K digestion in analysis by SDS-PAGE. While nearly all the extrinsically radioiodinated proteins could be immunoprecipitated with rabbit antibartonella hyperimmune serum, proteins of 31.5, 42, and 45 kDa were prominent immunoprecipitants. Purified lipopolysaccharide from the outer membrane of B. bacilliformis produced a diffuse band of approximately 5 kDa on SDS-PAGE and was not detectable on immunoblots developed with rabbit antibartonella hyperimmune antiserum.","container-title":"Infection and Immunity","ISSN":"0019-9567","issue":"6","journalAbbreviation":"Infect Immun","note":"PMID: 8188391\nPMCID: PMC186560","page":"2644-2648","source":"PubMed Central","title":"Identification of outer membrane proteins of Bartonella bacilliformis.","volume":"62","author":[{"family":"Minnick","given":"M F"}],"issued":{"date-parts":[["1994",6]]}}}],"schema":"https://github.com/citation-style-language/schema/raw/master/csl-citation.json"} </w:instrText>
      </w:r>
      <w:r w:rsidR="00B12BDC">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0]</w:t>
      </w:r>
      <w:r w:rsidR="00B12BDC">
        <w:rPr>
          <w:rFonts w:ascii="Times New Roman" w:eastAsia="Times New Roman" w:hAnsi="Times New Roman" w:cs="Times New Roman"/>
          <w:bCs/>
          <w:sz w:val="24"/>
          <w:szCs w:val="24"/>
        </w:rPr>
        <w:fldChar w:fldCharType="end"/>
      </w:r>
      <w:r w:rsidR="00B12BDC">
        <w:rPr>
          <w:rFonts w:ascii="Times New Roman" w:eastAsia="Times New Roman" w:hAnsi="Times New Roman" w:cs="Times New Roman"/>
          <w:bCs/>
          <w:sz w:val="24"/>
          <w:szCs w:val="24"/>
        </w:rPr>
        <w:t>.</w:t>
      </w:r>
    </w:p>
    <w:p w14:paraId="51F150F3" w14:textId="77777777" w:rsidR="002621E8" w:rsidRPr="002621E8" w:rsidRDefault="002621E8" w:rsidP="002621E8">
      <w:pPr>
        <w:spacing w:before="240" w:line="480" w:lineRule="auto"/>
        <w:jc w:val="both"/>
        <w:rPr>
          <w:rFonts w:ascii="Times New Roman" w:eastAsia="Times New Roman" w:hAnsi="Times New Roman" w:cs="Times New Roman"/>
          <w:b/>
          <w:sz w:val="24"/>
          <w:szCs w:val="24"/>
        </w:rPr>
      </w:pPr>
      <w:r w:rsidRPr="002621E8">
        <w:rPr>
          <w:rFonts w:ascii="Times New Roman" w:eastAsia="Times New Roman" w:hAnsi="Times New Roman" w:cs="Times New Roman"/>
          <w:b/>
          <w:sz w:val="24"/>
          <w:szCs w:val="24"/>
        </w:rPr>
        <w:t>Reacción en cadena de la polimerasa (PCR)</w:t>
      </w:r>
    </w:p>
    <w:p w14:paraId="31BB6068" w14:textId="506622BC" w:rsidR="002621E8" w:rsidRPr="002621E8" w:rsidRDefault="002621E8" w:rsidP="002621E8">
      <w:pPr>
        <w:spacing w:before="240" w:line="480" w:lineRule="auto"/>
        <w:jc w:val="both"/>
        <w:rPr>
          <w:rFonts w:ascii="Times New Roman" w:eastAsia="Times New Roman" w:hAnsi="Times New Roman" w:cs="Times New Roman"/>
          <w:bCs/>
          <w:sz w:val="24"/>
          <w:szCs w:val="24"/>
        </w:rPr>
      </w:pPr>
      <w:r w:rsidRPr="002621E8">
        <w:rPr>
          <w:rFonts w:ascii="Times New Roman" w:eastAsia="Times New Roman" w:hAnsi="Times New Roman" w:cs="Times New Roman"/>
          <w:bCs/>
          <w:sz w:val="24"/>
          <w:szCs w:val="24"/>
        </w:rPr>
        <w:t xml:space="preserve">Los métodos utilizados para analizar cultivos de muestras, incluida la extracción de ADN, la amplificación por PCR dirigida a la región espaciadora intergénica (ITS) Bartonella 16S-23S y los procedimientos de secuenciación </w:t>
      </w:r>
      <w:r w:rsidR="00B12BDC">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jKFBeFs4","properties":{"formattedCitation":"[31]","plainCitation":"[31]","noteIndex":0},"citationItems":[{"id":11975,"uris":["http://zotero.org/users/6931333/items/D9BNFJ72"],"uri":["http://zotero.org/users/6931333/items/D9BNFJ72"],"itemData":{"id":11975,"type":"article-journal","abstract":"The development of a reliable green chemistry process for the biogenic synthesis of nanomaterials is an important aspect of current nanotechnology research. Silver nanoparticles (AgNPs) have been used as antimicrobial and disinfectant agents. However, there is limited information about its toxicity. Therefore, this study focused on the biosynthesis of AgNPs by the bacterium Proteus mirabilis and on determining its preliminary toxic effect on some aspects of animal physiology. A green method for the synthesis of AgNPs using culture supernatant of Proteus mirabilis has been developed in this study and the synthesized AgNPs were characterized by several techniques. The AgNPs showed a maximum absorbance at 445 nm on ultraviolet-visible spectra. The presence of proteins was identified by Fourier transform-infrared spectroscopy. The reduction of Ag+ to elemental silver was characterized by X-ray spectroscopy analysis. The transmission electron micrograph revealed the formation of polydispersed nanoparticles of 5 - 45 nm. The AgNPs were evaluated for their toxic effect on pregnant female albino rat. The result showed that liver enzymes (AST and ALP) were decreased significantly in the group treated with AgNPs. Mean corpuscular hemoglobin concentration also showed significant increase.","container-title":"Advances in Nanoparticles","DOI":"10.4236/anp.2014.33012","issue":"3","language":"en","note":"number: 3\npublisher: Scientific Research Publishing","page":"83-91","source":"www.scirp.org","title":"Extracellular Biosynthesis of AgNPs by the Bacterium Proteus mirabilis and Its Toxic Effect on Some Aspects of Animal Physiology","volume":"3","author":[{"family":"Al-Harbi","given":"Mohammad S."},{"family":"El-Deeb","given":"Bahig A."},{"family":"Mostafa","given":"Nasser"},{"family":"Amer","given":"Sayed A. M."}],"issued":{"date-parts":[["2014",8,11]]}}}],"schema":"https://github.com/citation-style-language/schema/raw/master/csl-citation.json"} </w:instrText>
      </w:r>
      <w:r w:rsidR="00B12BDC">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1]</w:t>
      </w:r>
      <w:r w:rsidR="00B12BDC">
        <w:rPr>
          <w:rFonts w:ascii="Times New Roman" w:eastAsia="Times New Roman" w:hAnsi="Times New Roman" w:cs="Times New Roman"/>
          <w:bCs/>
          <w:sz w:val="24"/>
          <w:szCs w:val="24"/>
        </w:rPr>
        <w:fldChar w:fldCharType="end"/>
      </w:r>
      <w:r w:rsidR="00B12BDC">
        <w:rPr>
          <w:rFonts w:ascii="Times New Roman" w:eastAsia="Times New Roman" w:hAnsi="Times New Roman" w:cs="Times New Roman"/>
          <w:bCs/>
          <w:sz w:val="24"/>
          <w:szCs w:val="24"/>
        </w:rPr>
        <w:t xml:space="preserve">. </w:t>
      </w:r>
      <w:r w:rsidRPr="002621E8">
        <w:rPr>
          <w:rFonts w:ascii="Times New Roman" w:eastAsia="Times New Roman" w:hAnsi="Times New Roman" w:cs="Times New Roman"/>
          <w:bCs/>
          <w:sz w:val="24"/>
          <w:szCs w:val="24"/>
        </w:rPr>
        <w:t xml:space="preserve">Se han descrito estrategias basadas en PCR más útiles para la identificación de géneros y especies para serina proteasa (htrA), gltA, proteína divisómica (ftsZ), riboflavina sintasa (ribC), NADH deshidrogenasa gamma subunidad (nuoG), proteína de unión a hemo A/Pap31 </w:t>
      </w:r>
      <w:r w:rsidRPr="002621E8">
        <w:rPr>
          <w:rFonts w:ascii="Times New Roman" w:eastAsia="Times New Roman" w:hAnsi="Times New Roman" w:cs="Times New Roman"/>
          <w:bCs/>
          <w:sz w:val="24"/>
          <w:szCs w:val="24"/>
        </w:rPr>
        <w:lastRenderedPageBreak/>
        <w:t xml:space="preserve">(hbpA/pap31), tmRNA (ssrA), subunidad beta de ARN polimerasa (rpoB) y el 16S–23S rRNA ITS </w:t>
      </w:r>
      <w:r w:rsidR="00F63E39">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eZYKxmPm","properties":{"formattedCitation":"[32]","plainCitation":"[32]","noteIndex":0},"citationItems":[{"id":11964,"uris":["http://zotero.org/users/6931333/items/HG5CHEPP"],"uri":["http://zotero.org/users/6931333/items/HG5CHEPP"],"itemData":{"id":11964,"type":"webpage","title":"Oroya Fever and Verruga Peruana: Bartonelloses Unique to South America","URL":"https://www.ncbi.nlm.nih.gov/pmc/articles/PMC4102455/","accessed":{"date-parts":[["2022",1,21]]}}}],"schema":"https://github.com/citation-style-language/schema/raw/master/csl-citation.json"} </w:instrText>
      </w:r>
      <w:r w:rsidR="00F63E39">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2]</w:t>
      </w:r>
      <w:r w:rsidR="00F63E39">
        <w:rPr>
          <w:rFonts w:ascii="Times New Roman" w:eastAsia="Times New Roman" w:hAnsi="Times New Roman" w:cs="Times New Roman"/>
          <w:bCs/>
          <w:sz w:val="24"/>
          <w:szCs w:val="24"/>
        </w:rPr>
        <w:fldChar w:fldCharType="end"/>
      </w:r>
      <w:r w:rsidR="00F63E39">
        <w:rPr>
          <w:rFonts w:ascii="Times New Roman" w:eastAsia="Times New Roman" w:hAnsi="Times New Roman" w:cs="Times New Roman"/>
          <w:bCs/>
          <w:sz w:val="24"/>
          <w:szCs w:val="24"/>
        </w:rPr>
        <w:t>.</w:t>
      </w:r>
    </w:p>
    <w:p w14:paraId="7C6E3F5C" w14:textId="77777777" w:rsidR="002621E8" w:rsidRPr="002621E8" w:rsidRDefault="002621E8" w:rsidP="002621E8">
      <w:pPr>
        <w:spacing w:before="240" w:line="480" w:lineRule="auto"/>
        <w:jc w:val="both"/>
        <w:rPr>
          <w:rFonts w:ascii="Times New Roman" w:eastAsia="Times New Roman" w:hAnsi="Times New Roman" w:cs="Times New Roman"/>
          <w:b/>
          <w:sz w:val="24"/>
          <w:szCs w:val="24"/>
        </w:rPr>
      </w:pPr>
      <w:r w:rsidRPr="002621E8">
        <w:rPr>
          <w:rFonts w:ascii="Times New Roman" w:eastAsia="Times New Roman" w:hAnsi="Times New Roman" w:cs="Times New Roman"/>
          <w:b/>
          <w:sz w:val="24"/>
          <w:szCs w:val="24"/>
        </w:rPr>
        <w:t>Análisis de ácidos grasos celulares (CFA)</w:t>
      </w:r>
    </w:p>
    <w:p w14:paraId="2C819480" w14:textId="5389614D" w:rsidR="002621E8" w:rsidRPr="002621E8" w:rsidRDefault="002621E8" w:rsidP="002621E8">
      <w:pPr>
        <w:spacing w:before="240" w:line="480" w:lineRule="auto"/>
        <w:jc w:val="both"/>
        <w:rPr>
          <w:rFonts w:ascii="Times New Roman" w:eastAsia="Times New Roman" w:hAnsi="Times New Roman" w:cs="Times New Roman"/>
          <w:bCs/>
          <w:sz w:val="24"/>
          <w:szCs w:val="24"/>
        </w:rPr>
      </w:pPr>
      <w:r w:rsidRPr="002621E8">
        <w:rPr>
          <w:rFonts w:ascii="Times New Roman" w:eastAsia="Times New Roman" w:hAnsi="Times New Roman" w:cs="Times New Roman"/>
          <w:bCs/>
          <w:sz w:val="24"/>
          <w:szCs w:val="24"/>
        </w:rPr>
        <w:t>Los análisis de los perfiles de ácidos grasos de las tres cepas de Rochalimaea fueron similares, siendo el ácido octadecenoico (C18:1) el más abundante, seguido de los ácidos octadecanoico (C18:0), hexadecanoico (C16:0) y ácido no ananoico (C9)</w:t>
      </w:r>
      <w:r w:rsidR="00013610">
        <w:rPr>
          <w:rFonts w:ascii="Times New Roman" w:eastAsia="Times New Roman" w:hAnsi="Times New Roman" w:cs="Times New Roman"/>
          <w:bCs/>
          <w:sz w:val="24"/>
          <w:szCs w:val="24"/>
        </w:rPr>
        <w:t xml:space="preserve"> </w:t>
      </w:r>
      <w:r w:rsidR="00013610">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fSNhFhua","properties":{"formattedCitation":"[33]","plainCitation":"[33]","noteIndex":0},"citationItems":[{"id":11984,"uris":["http://zotero.org/users/6931333/items/KC8XNVAE"],"uri":["http://zotero.org/users/6931333/items/KC8XNVAE"],"itemData":{"id":11984,"type":"article-journal","abstract":"The fatty acid compositions of Rochalimaea quintana, strains Fuller and Guadalupe, and R. vinsonii, the Canadian vole agent, were determined in an effort to further characterize these bacteria. The cells were saponified with 5% NaOH in 50% methanol and acidified to pH 2. The methanolysates were extracted with chloroform, derivatized with 2,2,2-trichloroethanol, and analyzed using a Hewlett-Packard gas chromatograph equipped with a frequency pulse-modulated electron capture detector and a 3% OV-101 packed-glass column. The fatty acid profiles of the three Rochalimaea strains were similar, with octadecenoic acid (C18:1) the most abundant, followed by octadecanoic (C18:0) and hexadecanoic (C16:0) acids. Moderate to trace amounts of other acids were also present. Unexpectedly, well-defined peaks of nonanoic acid (C9) were found consistently. A portion of this acid, but not all, was extractable with chloroform. Since C9 is not reported as a usual component of bacteria and most analyses do not include a search for this fatty acid, this study was extended to three strains of Legionella and one of Campylobacter. Comparable results were obtained. Since these bacteria were grown in complex media which contain some C9, it is possible that the medium is the source of bacterial C9. Whether this compound can be synthesized by the bacteria remains to be investigated.","container-title":"Journal of Clinical Microbiology","DOI":"10.1128/jcm.19.3.305-310.1984","ISSN":"0095-1137","issue":"3","journalAbbreviation":"J Clin Microbiol","language":"eng","note":"PMID: 6715507\nPMCID: PMC271053","page":"305-310","source":"PubMed","title":"Analysis of fatty acids of the genus Rochalimaea by electron capture gas chromatography: detection of nonanoic acid","title-short":"Analysis of fatty acids of the genus Rochalimaea by electron capture gas chromatography","volume":"19","author":[{"family":"Westfall","given":"H. N."},{"family":"Edman","given":"D. C."},{"family":"Weiss","given":"E."}],"issued":{"date-parts":[["1984",3]]}}}],"schema":"https://github.com/citation-style-language/schema/raw/master/csl-citation.json"} </w:instrText>
      </w:r>
      <w:r w:rsidR="00013610">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3]</w:t>
      </w:r>
      <w:r w:rsidR="00013610">
        <w:rPr>
          <w:rFonts w:ascii="Times New Roman" w:eastAsia="Times New Roman" w:hAnsi="Times New Roman" w:cs="Times New Roman"/>
          <w:bCs/>
          <w:sz w:val="24"/>
          <w:szCs w:val="24"/>
        </w:rPr>
        <w:fldChar w:fldCharType="end"/>
      </w:r>
      <w:r w:rsidR="00013610">
        <w:rPr>
          <w:rFonts w:ascii="Times New Roman" w:eastAsia="Times New Roman" w:hAnsi="Times New Roman" w:cs="Times New Roman"/>
          <w:bCs/>
          <w:sz w:val="24"/>
          <w:szCs w:val="24"/>
        </w:rPr>
        <w:t>.</w:t>
      </w:r>
    </w:p>
    <w:p w14:paraId="022AB185" w14:textId="77777777" w:rsidR="002621E8" w:rsidRPr="002621E8" w:rsidRDefault="002621E8" w:rsidP="002621E8">
      <w:pPr>
        <w:spacing w:before="240" w:line="480" w:lineRule="auto"/>
        <w:jc w:val="both"/>
        <w:rPr>
          <w:rFonts w:ascii="Times New Roman" w:eastAsia="Times New Roman" w:hAnsi="Times New Roman" w:cs="Times New Roman"/>
          <w:b/>
          <w:sz w:val="24"/>
          <w:szCs w:val="24"/>
        </w:rPr>
      </w:pPr>
      <w:r w:rsidRPr="002621E8">
        <w:rPr>
          <w:rFonts w:ascii="Times New Roman" w:eastAsia="Times New Roman" w:hAnsi="Times New Roman" w:cs="Times New Roman"/>
          <w:b/>
          <w:sz w:val="24"/>
          <w:szCs w:val="24"/>
        </w:rPr>
        <w:t>Pruebas inmunológicas</w:t>
      </w:r>
    </w:p>
    <w:p w14:paraId="3AE8E594" w14:textId="09368A2E" w:rsidR="002621E8" w:rsidRPr="002621E8" w:rsidRDefault="002621E8" w:rsidP="002621E8">
      <w:pPr>
        <w:spacing w:before="240" w:line="480" w:lineRule="auto"/>
        <w:jc w:val="both"/>
        <w:rPr>
          <w:rFonts w:ascii="Times New Roman" w:eastAsia="Times New Roman" w:hAnsi="Times New Roman" w:cs="Times New Roman"/>
          <w:bCs/>
          <w:sz w:val="24"/>
          <w:szCs w:val="24"/>
        </w:rPr>
      </w:pPr>
      <w:r w:rsidRPr="002621E8">
        <w:rPr>
          <w:rFonts w:ascii="Times New Roman" w:eastAsia="Times New Roman" w:hAnsi="Times New Roman" w:cs="Times New Roman"/>
          <w:bCs/>
          <w:sz w:val="24"/>
          <w:szCs w:val="24"/>
        </w:rPr>
        <w:t>En un estudio se encontró que La sensibilidad y la especificidad del ELISA IgG fueron 70,4% y 90% respectivamente. Asimismo, la sensibilidad y especificidad de ELISA IgM fueron 85,2% y 90% respectivamente</w:t>
      </w:r>
      <w:r w:rsidR="00013610">
        <w:rPr>
          <w:rFonts w:ascii="Times New Roman" w:eastAsia="Times New Roman" w:hAnsi="Times New Roman" w:cs="Times New Roman"/>
          <w:bCs/>
          <w:sz w:val="24"/>
          <w:szCs w:val="24"/>
        </w:rPr>
        <w:t xml:space="preserve"> </w:t>
      </w:r>
      <w:r w:rsidR="00013610">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aMNjpiiC","properties":{"formattedCitation":"[34]","plainCitation":"[34]","noteIndex":0},"citationItems":[{"id":11987,"uris":["http://zotero.org/users/6931333/items/R8LQCXY9"],"uri":["http://zotero.org/users/6931333/items/R8LQCXY9"],"itemData":{"id":11987,"type":"article-journal","container-title":"Revista Peruana de Medicina Experimental y Salud Publica","ISSN":"1726-4634","issue":"3","note":"publisher: Instituto Nacional de Salud","page":"182-187","source":"SciELO","title":"Expresión y sororreactividad de la lipoproteína recombinante de 43-kda de Bartonella bacilliformis","volume":"23","author":[{"family":"Padilla R","given":"Carlos"},{"family":"Gallegos V","given":"Karen"},{"family":"Marcelo Ñ","given":"Adolfo"},{"family":"Chenet C","given":"Stella"},{"family":"Baldeviano V","given":"Christian"}],"issued":{"date-parts":[["2006",7]]}}}],"schema":"https://github.com/citation-style-language/schema/raw/master/csl-citation.json"} </w:instrText>
      </w:r>
      <w:r w:rsidR="00013610">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4]</w:t>
      </w:r>
      <w:r w:rsidR="00013610">
        <w:rPr>
          <w:rFonts w:ascii="Times New Roman" w:eastAsia="Times New Roman" w:hAnsi="Times New Roman" w:cs="Times New Roman"/>
          <w:bCs/>
          <w:sz w:val="24"/>
          <w:szCs w:val="24"/>
        </w:rPr>
        <w:fldChar w:fldCharType="end"/>
      </w:r>
      <w:r w:rsidR="00013610">
        <w:rPr>
          <w:rFonts w:ascii="Times New Roman" w:eastAsia="Times New Roman" w:hAnsi="Times New Roman" w:cs="Times New Roman"/>
          <w:bCs/>
          <w:sz w:val="24"/>
          <w:szCs w:val="24"/>
        </w:rPr>
        <w:t>.</w:t>
      </w:r>
      <w:r w:rsidRPr="002621E8">
        <w:rPr>
          <w:rFonts w:ascii="Times New Roman" w:eastAsia="Times New Roman" w:hAnsi="Times New Roman" w:cs="Times New Roman"/>
          <w:bCs/>
          <w:sz w:val="24"/>
          <w:szCs w:val="24"/>
        </w:rPr>
        <w:t xml:space="preserve"> Está claro que las pruebas inmunológicas son herramientas diagnósticas útiles para la detección de B. bacilliformis, especialmente cuando se ayudan con otras técnicas como la PCR. Sin embargo, los inmunodiagnósticos para esta enfermedad están relativamente poco desarrollados.</w:t>
      </w:r>
    </w:p>
    <w:p w14:paraId="0000003C" w14:textId="60616683" w:rsidR="001434C2" w:rsidRDefault="00F506C5">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RATAMIENTO</w:t>
      </w:r>
    </w:p>
    <w:p w14:paraId="501E1C4C" w14:textId="36B572B5" w:rsidR="001C63B6" w:rsidRPr="001C63B6" w:rsidRDefault="001C63B6" w:rsidP="001C63B6">
      <w:pPr>
        <w:spacing w:before="240" w:line="480" w:lineRule="auto"/>
        <w:jc w:val="both"/>
        <w:rPr>
          <w:rFonts w:ascii="Times New Roman" w:eastAsia="Times New Roman" w:hAnsi="Times New Roman" w:cs="Times New Roman"/>
          <w:bCs/>
          <w:sz w:val="24"/>
          <w:szCs w:val="24"/>
        </w:rPr>
      </w:pPr>
      <w:r w:rsidRPr="001C63B6">
        <w:rPr>
          <w:rFonts w:ascii="Times New Roman" w:eastAsia="Times New Roman" w:hAnsi="Times New Roman" w:cs="Times New Roman"/>
          <w:bCs/>
          <w:sz w:val="24"/>
          <w:szCs w:val="24"/>
        </w:rPr>
        <w:t>El tratamiento de la enfermedad de Carrión difiere de acuerdo a la fase en la que se encuentre; sin embargo, la práctica clínica actual para el tratamiento de la bartonelosis se basa esencialmente en la opinión de expertos y datos de susceptibilidad antimicrobiana</w:t>
      </w:r>
      <w:r w:rsidR="00013610">
        <w:rPr>
          <w:rFonts w:ascii="Times New Roman" w:eastAsia="Times New Roman" w:hAnsi="Times New Roman" w:cs="Times New Roman"/>
          <w:bCs/>
          <w:sz w:val="24"/>
          <w:szCs w:val="24"/>
        </w:rPr>
        <w:t xml:space="preserve"> </w:t>
      </w:r>
      <w:r w:rsidR="00013610">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CuOITJYS","properties":{"formattedCitation":"[35]","plainCitation":"[35]","noteIndex":0},"citationItems":[{"id":11990,"uris":["http://zotero.org/users/6931333/items/6PMXMF3A"],"uri":["http://zotero.org/users/6931333/items/6PMXMF3A"],"itemData":{"id":11990,"type":"article-journal","abstract":"BACKGROUND: Bartonella henselae, Bartonella quintana, and Bartonella bacilliformis are responsible for the majority of cases of bartonellosis in humans. These species have various unique epidemiologic characteristics, clinical manifestations, and treatment approaches. The objective of this study was to summarize the evidence on the treatment for the three most common species of Bartonella in humans.\nMETHODS: We searched electronic databases through August 2011 for randomized controlled trials and observational studies designed to evaluate the efficacy and safety of the regimens used to treat diseases produced by B. henselae, B. quintana, and B. bacilliformis. Study selection and appraisal were done in duplicate.\nRESULTS: We found two randomized and seven non-randomized studies at high risk of bias. For cat scratch disease, antibiotics did not significantly affect the cure rate or time to achieve cure. In chronic bacteremia, gentamicin and doxycycline significantly increased the resolution rate. The recommended treatment was not better than other regimens for infectious endocarditis and bacillary angiomatosis.\nCONCLUSIONS: Current clinical practice for the treatment of bartonellosis relies mostly on expert opinion and antimicrobial susceptibility data. Randomized controlled trials are needed in the field to compare different treatment options.","container-title":"International journal of infectious diseases: IJID: official publication of the International Society for Infectious Diseases","DOI":"10.1016/j.ijid.2013.02.016","ISSN":"1878-3511","issue":"10","journalAbbreviation":"Int J Infect Dis","language":"eng","note":"PMID: 23602630","page":"e811-819","source":"PubMed","title":"Treatment outcomes of human bartonellosis: a systematic review and meta-analysis","title-short":"Treatment outcomes of human bartonellosis","volume":"17","author":[{"family":"Prutsky","given":"Gabriela"},{"family":"Domecq","given":"Juan Pablo"},{"family":"Mori","given":"Laura"},{"family":"Bebko","given":"Serge"},{"family":"Matzumura","given":"Melissa"},{"family":"Sabouni","given":"Amar"},{"family":"Shahrour","given":"Anas"},{"family":"Erwin","given":"Patricia J."},{"family":"Boyce","given":"Thomas G."},{"family":"Montori","given":"Victor M."},{"family":"Malaga","given":"German"},{"family":"Murad","given":"M. Hassan"}],"issued":{"date-parts":[["2013",10]]}}}],"schema":"https://github.com/citation-style-language/schema/raw/master/csl-citation.json"} </w:instrText>
      </w:r>
      <w:r w:rsidR="00013610">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5]</w:t>
      </w:r>
      <w:r w:rsidR="00013610">
        <w:rPr>
          <w:rFonts w:ascii="Times New Roman" w:eastAsia="Times New Roman" w:hAnsi="Times New Roman" w:cs="Times New Roman"/>
          <w:bCs/>
          <w:sz w:val="24"/>
          <w:szCs w:val="24"/>
        </w:rPr>
        <w:fldChar w:fldCharType="end"/>
      </w:r>
      <w:r w:rsidR="00013610">
        <w:rPr>
          <w:rFonts w:ascii="Times New Roman" w:eastAsia="Times New Roman" w:hAnsi="Times New Roman" w:cs="Times New Roman"/>
          <w:bCs/>
          <w:sz w:val="24"/>
          <w:szCs w:val="24"/>
        </w:rPr>
        <w:t>.</w:t>
      </w:r>
    </w:p>
    <w:p w14:paraId="2E3068B3" w14:textId="77777777" w:rsidR="001C63B6" w:rsidRPr="001C63B6" w:rsidRDefault="001C63B6" w:rsidP="001C63B6">
      <w:pPr>
        <w:spacing w:before="240" w:line="480" w:lineRule="auto"/>
        <w:jc w:val="both"/>
        <w:rPr>
          <w:rFonts w:ascii="Times New Roman" w:eastAsia="Times New Roman" w:hAnsi="Times New Roman" w:cs="Times New Roman"/>
          <w:b/>
          <w:sz w:val="24"/>
          <w:szCs w:val="24"/>
        </w:rPr>
      </w:pPr>
      <w:r w:rsidRPr="001C63B6">
        <w:rPr>
          <w:rFonts w:ascii="Times New Roman" w:eastAsia="Times New Roman" w:hAnsi="Times New Roman" w:cs="Times New Roman"/>
          <w:b/>
          <w:sz w:val="24"/>
          <w:szCs w:val="24"/>
        </w:rPr>
        <w:t>Tratamiento de la Fiebre de Oroya</w:t>
      </w:r>
    </w:p>
    <w:p w14:paraId="122D73BF" w14:textId="387974F8" w:rsidR="001C63B6" w:rsidRPr="001C63B6" w:rsidRDefault="001C63B6" w:rsidP="001C63B6">
      <w:pPr>
        <w:spacing w:before="240" w:line="480" w:lineRule="auto"/>
        <w:jc w:val="both"/>
        <w:rPr>
          <w:rFonts w:ascii="Times New Roman" w:eastAsia="Times New Roman" w:hAnsi="Times New Roman" w:cs="Times New Roman"/>
          <w:bCs/>
          <w:sz w:val="24"/>
          <w:szCs w:val="24"/>
        </w:rPr>
      </w:pPr>
      <w:r w:rsidRPr="001C63B6">
        <w:rPr>
          <w:rFonts w:ascii="Times New Roman" w:eastAsia="Times New Roman" w:hAnsi="Times New Roman" w:cs="Times New Roman"/>
          <w:bCs/>
          <w:sz w:val="24"/>
          <w:szCs w:val="24"/>
        </w:rPr>
        <w:t xml:space="preserve">Los primeros tratamientos se basaban en el uso de la medina tradicional, que incluía extractos de hierbas como la “uña de gato” o el “agua de mote con vino o chancaca”, así </w:t>
      </w:r>
      <w:r w:rsidRPr="001C63B6">
        <w:rPr>
          <w:rFonts w:ascii="Times New Roman" w:eastAsia="Times New Roman" w:hAnsi="Times New Roman" w:cs="Times New Roman"/>
          <w:bCs/>
          <w:sz w:val="24"/>
          <w:szCs w:val="24"/>
        </w:rPr>
        <w:lastRenderedPageBreak/>
        <w:t>también, se hicieron otros procedimientos como basados en el uso de glicerina oral o endovenosa, tripaflavina, aceite de chaulmogra o ácido para -aminobenzoico, entre otras</w:t>
      </w:r>
      <w:r w:rsidR="00013610">
        <w:rPr>
          <w:rFonts w:ascii="Times New Roman" w:eastAsia="Times New Roman" w:hAnsi="Times New Roman" w:cs="Times New Roman"/>
          <w:bCs/>
          <w:sz w:val="24"/>
          <w:szCs w:val="24"/>
        </w:rPr>
        <w:t xml:space="preserve"> </w:t>
      </w:r>
      <w:r w:rsidR="00013610">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mxxDdnZw","properties":{"formattedCitation":"[36]","plainCitation":"[36]","noteIndex":0},"citationItems":[{"id":11993,"uris":["http://zotero.org/users/6931333/items/5LWX32B4"],"uri":["http://zotero.org/users/6931333/items/5LWX32B4"],"itemData":{"id":11993,"type":"article-journal","container-title":"Anales. Universidad Nacional Mayor De San Marcos. Facultad De Medicina","issue":"1","journalAbbreviation":"An Fac Med Lima","language":"spa","note":"PMID: 13444669","page":"32-35","source":"PubMed","title":"[Present treatment of Carrion's disease]","volume":"40","author":[{"family":"Zegarra Araujo","given":"N."}],"issued":{"date-parts":[["1957"]]}}}],"schema":"https://github.com/citation-style-language/schema/raw/master/csl-citation.json"} </w:instrText>
      </w:r>
      <w:r w:rsidR="00013610">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6]</w:t>
      </w:r>
      <w:r w:rsidR="00013610">
        <w:rPr>
          <w:rFonts w:ascii="Times New Roman" w:eastAsia="Times New Roman" w:hAnsi="Times New Roman" w:cs="Times New Roman"/>
          <w:bCs/>
          <w:sz w:val="24"/>
          <w:szCs w:val="24"/>
        </w:rPr>
        <w:fldChar w:fldCharType="end"/>
      </w:r>
      <w:r w:rsidRPr="001C63B6">
        <w:rPr>
          <w:rFonts w:ascii="Times New Roman" w:eastAsia="Times New Roman" w:hAnsi="Times New Roman" w:cs="Times New Roman"/>
          <w:bCs/>
          <w:sz w:val="24"/>
          <w:szCs w:val="24"/>
        </w:rPr>
        <w:t xml:space="preserve">. A partir del año 2003 y conforme con las recomendaciones y guías del Ministerio de Salud del Perú del año 2011, la ciprofloxacina es el fármaco de elección para adultos en la fase aguda de la enfermedad de Carrión, mientras que en casos graves se debe agregar ceftriaxona al tratamiento </w:t>
      </w:r>
      <w:r w:rsidR="00013610">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njgt4m0q","properties":{"formattedCitation":"[37]","plainCitation":"[37]","noteIndex":0},"citationItems":[{"id":11995,"uris":["http://zotero.org/users/6931333/items/9BQ5MI9G"],"uri":["http://zotero.org/users/6931333/items/9BQ5MI9G"],"itemData":{"id":11995,"type":"webpage","abstract":"La publicación describe los procedimientos estandarizados para el diagnóstico y atención curativa de la bartonelosis en el país, en el marco del Modelo de Atención Integral de Salud y de las estrategias de prevención y control de esa enfermedad. #gobpe","language":"es-pe","title":"Norma técnica de salud para la atención de la Bartonelosis o enfermedad de Carrión en el Perú","URL":"https://www.gob.pe/institucion/minsa/informes-publicaciones/280811-norma-tecnica-de-salud-para-la-atencion-de-la-bartonelosis-o-enfermedad-de-carrion-en-el-peru","accessed":{"date-parts":[["2022",1,21]]}}}],"schema":"https://github.com/citation-style-language/schema/raw/master/csl-citation.json"} </w:instrText>
      </w:r>
      <w:r w:rsidR="00013610">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7]</w:t>
      </w:r>
      <w:r w:rsidR="00013610">
        <w:rPr>
          <w:rFonts w:ascii="Times New Roman" w:eastAsia="Times New Roman" w:hAnsi="Times New Roman" w:cs="Times New Roman"/>
          <w:bCs/>
          <w:sz w:val="24"/>
          <w:szCs w:val="24"/>
        </w:rPr>
        <w:fldChar w:fldCharType="end"/>
      </w:r>
      <w:r w:rsidR="00013610">
        <w:rPr>
          <w:rFonts w:ascii="Times New Roman" w:eastAsia="Times New Roman" w:hAnsi="Times New Roman" w:cs="Times New Roman"/>
          <w:bCs/>
          <w:sz w:val="24"/>
          <w:szCs w:val="24"/>
        </w:rPr>
        <w:t>.</w:t>
      </w:r>
      <w:r w:rsidRPr="001C63B6">
        <w:rPr>
          <w:rFonts w:ascii="Times New Roman" w:eastAsia="Times New Roman" w:hAnsi="Times New Roman" w:cs="Times New Roman"/>
          <w:bCs/>
          <w:sz w:val="24"/>
          <w:szCs w:val="24"/>
        </w:rPr>
        <w:t xml:space="preserve"> Los fármacos más usados frecuentemente como la ciprofloxacina, la rifampicina y la eritromicina se han utilizado con bastante éxito en el tratamiento de la enfermedad; sin embargo, se han informado fracasos y recaídas; de acuerdo con un estudio realizado in vitro e in vivo de susceptibilidad y resistencia a los antibióticos en Bartonella spp., la doxiciclina en asociación con gentamicina podría ser el régimen preferido para el tratamiento de las etapas aguda y eruptiva de la enfermedad, así como en otras enfermedades cuyo agente etiológico sea la Bartonella</w:t>
      </w:r>
      <w:r w:rsidR="00013610">
        <w:rPr>
          <w:rFonts w:ascii="Times New Roman" w:eastAsia="Times New Roman" w:hAnsi="Times New Roman" w:cs="Times New Roman"/>
          <w:bCs/>
          <w:sz w:val="24"/>
          <w:szCs w:val="24"/>
        </w:rPr>
        <w:t xml:space="preserve"> </w:t>
      </w:r>
      <w:r w:rsidR="00013610">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z4T5Oen2","properties":{"formattedCitation":"[38]","plainCitation":"[38]","noteIndex":0},"citationItems":[{"id":11997,"uris":["http://zotero.org/users/6931333/items/RJFCLKWD"],"uri":["http://zotero.org/users/6931333/items/RJFCLKWD"],"itemData":{"id":11997,"type":"webpage","title":"Molecular mechanisms of resistance to antibiotics in Bartonella bacilliformis | Journal of Antimicrobial Chemotherapy | Oxford Academic","URL":"https://academic.oup.com/jac/article/59/6/1065/714939","accessed":{"date-parts":[["2022",1,21]]}}}],"schema":"https://github.com/citation-style-language/schema/raw/master/csl-citation.json"} </w:instrText>
      </w:r>
      <w:r w:rsidR="00013610">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8]</w:t>
      </w:r>
      <w:r w:rsidR="00013610">
        <w:rPr>
          <w:rFonts w:ascii="Times New Roman" w:eastAsia="Times New Roman" w:hAnsi="Times New Roman" w:cs="Times New Roman"/>
          <w:bCs/>
          <w:sz w:val="24"/>
          <w:szCs w:val="24"/>
        </w:rPr>
        <w:fldChar w:fldCharType="end"/>
      </w:r>
      <w:r w:rsidR="00013610">
        <w:rPr>
          <w:rFonts w:ascii="Times New Roman" w:eastAsia="Times New Roman" w:hAnsi="Times New Roman" w:cs="Times New Roman"/>
          <w:bCs/>
          <w:sz w:val="24"/>
          <w:szCs w:val="24"/>
        </w:rPr>
        <w:t>.</w:t>
      </w:r>
    </w:p>
    <w:p w14:paraId="74BE1C42" w14:textId="4131D937" w:rsidR="001C63B6" w:rsidRPr="001C63B6" w:rsidRDefault="001C63B6" w:rsidP="001C63B6">
      <w:pPr>
        <w:spacing w:before="240" w:line="480" w:lineRule="auto"/>
        <w:jc w:val="both"/>
        <w:rPr>
          <w:rFonts w:ascii="Times New Roman" w:eastAsia="Times New Roman" w:hAnsi="Times New Roman" w:cs="Times New Roman"/>
          <w:bCs/>
          <w:sz w:val="24"/>
          <w:szCs w:val="24"/>
        </w:rPr>
      </w:pPr>
      <w:r w:rsidRPr="001C63B6">
        <w:rPr>
          <w:rFonts w:ascii="Times New Roman" w:eastAsia="Times New Roman" w:hAnsi="Times New Roman" w:cs="Times New Roman"/>
          <w:bCs/>
          <w:sz w:val="24"/>
          <w:szCs w:val="24"/>
        </w:rPr>
        <w:t xml:space="preserve">Actualmente se están desarrollando proteínas relevantes a través de un análisis a escala genómica multidimensional para desarrollar nuevos fármacos contra el agente causal de la enfermedad de Carrión </w:t>
      </w:r>
      <w:r w:rsidR="00013610">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3fBuFNfX","properties":{"formattedCitation":"[35]","plainCitation":"[35]","noteIndex":0},"citationItems":[{"id":11990,"uris":["http://zotero.org/users/6931333/items/6PMXMF3A"],"uri":["http://zotero.org/users/6931333/items/6PMXMF3A"],"itemData":{"id":11990,"type":"article-journal","abstract":"BACKGROUND: Bartonella henselae, Bartonella quintana, and Bartonella bacilliformis are responsible for the majority of cases of bartonellosis in humans. These species have various unique epidemiologic characteristics, clinical manifestations, and treatment approaches. The objective of this study was to summarize the evidence on the treatment for the three most common species of Bartonella in humans.\nMETHODS: We searched electronic databases through August 2011 for randomized controlled trials and observational studies designed to evaluate the efficacy and safety of the regimens used to treat diseases produced by B. henselae, B. quintana, and B. bacilliformis. Study selection and appraisal were done in duplicate.\nRESULTS: We found two randomized and seven non-randomized studies at high risk of bias. For cat scratch disease, antibiotics did not significantly affect the cure rate or time to achieve cure. In chronic bacteremia, gentamicin and doxycycline significantly increased the resolution rate. The recommended treatment was not better than other regimens for infectious endocarditis and bacillary angiomatosis.\nCONCLUSIONS: Current clinical practice for the treatment of bartonellosis relies mostly on expert opinion and antimicrobial susceptibility data. Randomized controlled trials are needed in the field to compare different treatment options.","container-title":"International journal of infectious diseases: IJID: official publication of the International Society for Infectious Diseases","DOI":"10.1016/j.ijid.2013.02.016","ISSN":"1878-3511","issue":"10","journalAbbreviation":"Int J Infect Dis","language":"eng","note":"PMID: 23602630","page":"e811-819","source":"PubMed","title":"Treatment outcomes of human bartonellosis: a systematic review and meta-analysis","title-short":"Treatment outcomes of human bartonellosis","volume":"17","author":[{"family":"Prutsky","given":"Gabriela"},{"family":"Domecq","given":"Juan Pablo"},{"family":"Mori","given":"Laura"},{"family":"Bebko","given":"Serge"},{"family":"Matzumura","given":"Melissa"},{"family":"Sabouni","given":"Amar"},{"family":"Shahrour","given":"Anas"},{"family":"Erwin","given":"Patricia J."},{"family":"Boyce","given":"Thomas G."},{"family":"Montori","given":"Victor M."},{"family":"Malaga","given":"German"},{"family":"Murad","given":"M. Hassan"}],"issued":{"date-parts":[["2013",10]]}}}],"schema":"https://github.com/citation-style-language/schema/raw/master/csl-citation.json"} </w:instrText>
      </w:r>
      <w:r w:rsidR="00013610">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5]</w:t>
      </w:r>
      <w:r w:rsidR="00013610">
        <w:rPr>
          <w:rFonts w:ascii="Times New Roman" w:eastAsia="Times New Roman" w:hAnsi="Times New Roman" w:cs="Times New Roman"/>
          <w:bCs/>
          <w:sz w:val="24"/>
          <w:szCs w:val="24"/>
        </w:rPr>
        <w:fldChar w:fldCharType="end"/>
      </w:r>
      <w:r w:rsidR="00013610">
        <w:rPr>
          <w:rFonts w:ascii="Times New Roman" w:eastAsia="Times New Roman" w:hAnsi="Times New Roman" w:cs="Times New Roman"/>
          <w:bCs/>
          <w:sz w:val="24"/>
          <w:szCs w:val="24"/>
        </w:rPr>
        <w:t>.</w:t>
      </w:r>
    </w:p>
    <w:p w14:paraId="3C4F00D2" w14:textId="77777777" w:rsidR="001C63B6" w:rsidRPr="001C63B6" w:rsidRDefault="001C63B6" w:rsidP="001C63B6">
      <w:pPr>
        <w:spacing w:before="240" w:line="480" w:lineRule="auto"/>
        <w:jc w:val="both"/>
        <w:rPr>
          <w:rFonts w:ascii="Times New Roman" w:eastAsia="Times New Roman" w:hAnsi="Times New Roman" w:cs="Times New Roman"/>
          <w:b/>
          <w:sz w:val="24"/>
          <w:szCs w:val="24"/>
        </w:rPr>
      </w:pPr>
      <w:r w:rsidRPr="001C63B6">
        <w:rPr>
          <w:rFonts w:ascii="Times New Roman" w:eastAsia="Times New Roman" w:hAnsi="Times New Roman" w:cs="Times New Roman"/>
          <w:b/>
          <w:sz w:val="24"/>
          <w:szCs w:val="24"/>
        </w:rPr>
        <w:t>Tratamiento de la verruga peruana</w:t>
      </w:r>
    </w:p>
    <w:p w14:paraId="3DDF410B" w14:textId="51ED74B7" w:rsidR="001C63B6" w:rsidRPr="001C63B6" w:rsidRDefault="001C63B6" w:rsidP="001C63B6">
      <w:pPr>
        <w:spacing w:before="240" w:line="480" w:lineRule="auto"/>
        <w:jc w:val="both"/>
        <w:rPr>
          <w:rFonts w:ascii="Times New Roman" w:eastAsia="Times New Roman" w:hAnsi="Times New Roman" w:cs="Times New Roman"/>
          <w:bCs/>
          <w:sz w:val="24"/>
          <w:szCs w:val="24"/>
        </w:rPr>
      </w:pPr>
      <w:r w:rsidRPr="001C63B6">
        <w:rPr>
          <w:rFonts w:ascii="Times New Roman" w:eastAsia="Times New Roman" w:hAnsi="Times New Roman" w:cs="Times New Roman"/>
          <w:bCs/>
          <w:sz w:val="24"/>
          <w:szCs w:val="24"/>
        </w:rPr>
        <w:t>El uso de rifampicina y clornafenicol con éxito se ha demostrado en varios estudios. En un estudio realizado en la ciudad de Caraz (Ancash, Perú), se vio que hubo una eficacia en la curación clínica de 93.1% con rifampicina en fase eruptiva de la Enfermedad de Carrión, sin embrago; hubo una marcada tendencia a incrementar el número de días</w:t>
      </w:r>
      <w:r w:rsidR="005854AA">
        <w:rPr>
          <w:rFonts w:ascii="Times New Roman" w:eastAsia="Times New Roman" w:hAnsi="Times New Roman" w:cs="Times New Roman"/>
          <w:bCs/>
          <w:sz w:val="24"/>
          <w:szCs w:val="24"/>
        </w:rPr>
        <w:t xml:space="preserve"> </w:t>
      </w:r>
      <w:r w:rsidR="005854AA">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uXt0d8Re","properties":{"formattedCitation":"[39]","plainCitation":"[39]","noteIndex":0},"citationItems":[{"id":11999,"uris":["http://zotero.org/users/6931333/items/JLJQA7MB"],"uri":["http://zotero.org/users/6931333/items/JLJQA7MB"],"itemData":{"id":11999,"type":"article-journal","container-title":"An. Fac. Med. (Perú)","language":"es","page":"7-11","source":"pesquisa.bvsalud.org","title":"Esquemas de tratamiento para la enfermedad de Carrión no complicada en la ciudad de Caraz, Perú","author":[{"family":"Arroyo","given":"Alvaro"}],"issued":{"date-parts":[["2008"]]}}}],"schema":"https://github.com/citation-style-language/schema/raw/master/csl-citation.json"} </w:instrText>
      </w:r>
      <w:r w:rsidR="005854AA">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9]</w:t>
      </w:r>
      <w:r w:rsidR="005854AA">
        <w:rPr>
          <w:rFonts w:ascii="Times New Roman" w:eastAsia="Times New Roman" w:hAnsi="Times New Roman" w:cs="Times New Roman"/>
          <w:bCs/>
          <w:sz w:val="24"/>
          <w:szCs w:val="24"/>
        </w:rPr>
        <w:fldChar w:fldCharType="end"/>
      </w:r>
      <w:r w:rsidRPr="001C63B6">
        <w:rPr>
          <w:rFonts w:ascii="Times New Roman" w:eastAsia="Times New Roman" w:hAnsi="Times New Roman" w:cs="Times New Roman"/>
          <w:bCs/>
          <w:sz w:val="24"/>
          <w:szCs w:val="24"/>
        </w:rPr>
        <w:t xml:space="preserve">. Como alternativa, el uso de cloranfenicol ha tenido una buena respuesta en estas fases. Recientemente, después de reportes exitosos en el tratamiento con la azitromicina, </w:t>
      </w:r>
      <w:r w:rsidRPr="001C63B6">
        <w:rPr>
          <w:rFonts w:ascii="Times New Roman" w:eastAsia="Times New Roman" w:hAnsi="Times New Roman" w:cs="Times New Roman"/>
          <w:bCs/>
          <w:sz w:val="24"/>
          <w:szCs w:val="24"/>
        </w:rPr>
        <w:lastRenderedPageBreak/>
        <w:t xml:space="preserve">el Ministerio de Salud del Perú propuso el uso de este antimicrobiano para la fase eruptiva de la enfermedad </w:t>
      </w:r>
      <w:r w:rsidR="005854AA">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ii45WHpC","properties":{"formattedCitation":"[37]","plainCitation":"[37]","noteIndex":0},"citationItems":[{"id":11995,"uris":["http://zotero.org/users/6931333/items/9BQ5MI9G"],"uri":["http://zotero.org/users/6931333/items/9BQ5MI9G"],"itemData":{"id":11995,"type":"webpage","abstract":"La publicación describe los procedimientos estandarizados para el diagnóstico y atención curativa de la bartonelosis en el país, en el marco del Modelo de Atención Integral de Salud y de las estrategias de prevención y control de esa enfermedad. #gobpe","language":"es-pe","title":"Norma técnica de salud para la atención de la Bartonelosis o enfermedad de Carrión en el Perú","URL":"https://www.gob.pe/institucion/minsa/informes-publicaciones/280811-norma-tecnica-de-salud-para-la-atencion-de-la-bartonelosis-o-enfermedad-de-carrion-en-el-peru","accessed":{"date-parts":[["2022",1,21]]}}}],"schema":"https://github.com/citation-style-language/schema/raw/master/csl-citation.json"} </w:instrText>
      </w:r>
      <w:r w:rsidR="005854AA">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37]</w:t>
      </w:r>
      <w:r w:rsidR="005854AA">
        <w:rPr>
          <w:rFonts w:ascii="Times New Roman" w:eastAsia="Times New Roman" w:hAnsi="Times New Roman" w:cs="Times New Roman"/>
          <w:bCs/>
          <w:sz w:val="24"/>
          <w:szCs w:val="24"/>
        </w:rPr>
        <w:fldChar w:fldCharType="end"/>
      </w:r>
      <w:r w:rsidR="005854AA">
        <w:rPr>
          <w:rFonts w:ascii="Times New Roman" w:eastAsia="Times New Roman" w:hAnsi="Times New Roman" w:cs="Times New Roman"/>
          <w:bCs/>
          <w:sz w:val="24"/>
          <w:szCs w:val="24"/>
        </w:rPr>
        <w:t>.</w:t>
      </w:r>
    </w:p>
    <w:p w14:paraId="76E4FAA8" w14:textId="5F218D0E" w:rsidR="005854AA" w:rsidRDefault="001C63B6">
      <w:pPr>
        <w:spacing w:before="240" w:line="480" w:lineRule="auto"/>
        <w:jc w:val="both"/>
        <w:rPr>
          <w:rFonts w:ascii="Times New Roman" w:eastAsia="Times New Roman" w:hAnsi="Times New Roman" w:cs="Times New Roman"/>
          <w:bCs/>
          <w:sz w:val="24"/>
          <w:szCs w:val="24"/>
        </w:rPr>
      </w:pPr>
      <w:r w:rsidRPr="001C63B6">
        <w:rPr>
          <w:rFonts w:ascii="Times New Roman" w:eastAsia="Times New Roman" w:hAnsi="Times New Roman" w:cs="Times New Roman"/>
          <w:bCs/>
          <w:sz w:val="24"/>
          <w:szCs w:val="24"/>
        </w:rPr>
        <w:t xml:space="preserve">Por último, se diseñó una proteína multiepitopica M1 como candidata a vacuna contra la enfermedad de Carrión, los </w:t>
      </w:r>
      <w:r w:rsidR="005854AA" w:rsidRPr="001C63B6">
        <w:rPr>
          <w:rFonts w:ascii="Times New Roman" w:eastAsia="Times New Roman" w:hAnsi="Times New Roman" w:cs="Times New Roman"/>
          <w:bCs/>
          <w:sz w:val="24"/>
          <w:szCs w:val="24"/>
        </w:rPr>
        <w:t>epítopos</w:t>
      </w:r>
      <w:r w:rsidRPr="001C63B6">
        <w:rPr>
          <w:rFonts w:ascii="Times New Roman" w:eastAsia="Times New Roman" w:hAnsi="Times New Roman" w:cs="Times New Roman"/>
          <w:bCs/>
          <w:sz w:val="24"/>
          <w:szCs w:val="24"/>
        </w:rPr>
        <w:t xml:space="preserve"> preservados no son toxico y no son homólogos a proteínas humanas y de superficie y los ratones inmunizados presentaron niveles de anticuerpos IgG capaces de reducir in vitro la tasa de invasión de B. bacilliformis en los glóbulos rojos humanos; no obstante, se necesitan más estudios para caracterizar el uso de este antígeno como vacuna</w:t>
      </w:r>
      <w:r w:rsidR="005854AA">
        <w:rPr>
          <w:rFonts w:ascii="Times New Roman" w:eastAsia="Times New Roman" w:hAnsi="Times New Roman" w:cs="Times New Roman"/>
          <w:bCs/>
          <w:sz w:val="24"/>
          <w:szCs w:val="24"/>
        </w:rPr>
        <w:t xml:space="preserve"> </w:t>
      </w:r>
      <w:r w:rsidR="005854AA">
        <w:rPr>
          <w:rFonts w:ascii="Times New Roman" w:eastAsia="Times New Roman" w:hAnsi="Times New Roman" w:cs="Times New Roman"/>
          <w:bCs/>
          <w:sz w:val="24"/>
          <w:szCs w:val="24"/>
        </w:rPr>
        <w:fldChar w:fldCharType="begin"/>
      </w:r>
      <w:r w:rsidR="00A81EB8">
        <w:rPr>
          <w:rFonts w:ascii="Times New Roman" w:eastAsia="Times New Roman" w:hAnsi="Times New Roman" w:cs="Times New Roman"/>
          <w:bCs/>
          <w:sz w:val="24"/>
          <w:szCs w:val="24"/>
        </w:rPr>
        <w:instrText xml:space="preserve"> ADDIN ZOTERO_ITEM CSL_CITATION {"citationID":"Llpd4XoL","properties":{"formattedCitation":"[40]","plainCitation":"[40]","noteIndex":0},"citationItems":[{"id":12006,"uris":["http://zotero.org/users/6931333/items/C7Y4GBPI"],"uri":["http://zotero.org/users/6931333/items/C7Y4GBPI"],"itemData":{"id":12006,"type":"article-journal","abstract":"Objetivos. Diseñar y evaluar una proteína multiepítope como candidato a vacuna contra la enfermedad de Carrión. Materiales y métodos. Mediante herramientas bioinformáticas se seleccionó epítopes de proteínas de membrana externa y se diseñó una proteína multiepítope. El gen de la proteína multiepítope fue subclonado en el plásmido de expresión pET28b y transformado en E. coli BL21 pLys. La proteína multiepítope fue expresada usando isopropil-β-D-1-tiogalactopiranósido y purificada usando resina. Esta proteína purificada fue utilizada para inmunizar ratones BALB/c y se obtuvo anticuerpos policlonales. Se realizaron ensayos de invasión in vitro usando una cepa de Bartonella bacilliformis (B. bacilliformis) a eritrocitos humanos. Resultados. La proteína multiepítope M1 presenta epítopes conservados entre aislamientos de B. bacilliformis, no tóxicos, no homólogos a proteínas humanas y superficiales. Los ratones inmunizados presentaron niveles de anticuerpos IgG capaces de reducir in vitro la tasa de invasión de B. bacilliformis a eritrocitos humanos. Conclusiones. La proteína multiepítope M1 podría servir como candidato a vacuna contra la enfermedad de Carrión; sin embargo, se requiere de más estudios para caracterizar el uso de este antígeno como vacuna.","container-title":"Revista Peruana de Medicina Experimental y Salud Pública","DOI":"10.17843/rpmesp.2019.363.4430","ISSN":"1726-4642","issue":"3","language":"es","note":"number: 3","page":"414-22","source":"rpmesp.ins.gob.pe","title":"Diseño y evaluación de una proteína multiepitópica como candidata para vacuna contra la enfermedad de Carrión","volume":"36","author":[{"family":"Rojas","given":"Carlos Patricio Padilla"},{"family":"Pari","given":"Priscila Nayu Lope"},{"family":"Solis","given":"Lorena Santos"},{"family":"Mogollón","given":"Cleidy Osorio"},{"family":"Angulo","given":"Lisbet Inga"},{"family":"Calderon","given":"Henri Bailon"},{"family":"Ñique","given":"Adolfo Marcelo"},{"family":"Morales","given":"Jackeline"},{"family":"Egusquiza","given":"Gladis Esther Ventura"}],"issued":{"date-parts":[["2019",9,23]]}}}],"schema":"https://github.com/citation-style-language/schema/raw/master/csl-citation.json"} </w:instrText>
      </w:r>
      <w:r w:rsidR="005854AA">
        <w:rPr>
          <w:rFonts w:ascii="Times New Roman" w:eastAsia="Times New Roman" w:hAnsi="Times New Roman" w:cs="Times New Roman"/>
          <w:bCs/>
          <w:sz w:val="24"/>
          <w:szCs w:val="24"/>
        </w:rPr>
        <w:fldChar w:fldCharType="separate"/>
      </w:r>
      <w:r w:rsidR="00A81EB8" w:rsidRPr="00A81EB8">
        <w:rPr>
          <w:rFonts w:ascii="Times New Roman" w:hAnsi="Times New Roman" w:cs="Times New Roman"/>
          <w:sz w:val="24"/>
        </w:rPr>
        <w:t>[40]</w:t>
      </w:r>
      <w:r w:rsidR="005854AA">
        <w:rPr>
          <w:rFonts w:ascii="Times New Roman" w:eastAsia="Times New Roman" w:hAnsi="Times New Roman" w:cs="Times New Roman"/>
          <w:bCs/>
          <w:sz w:val="24"/>
          <w:szCs w:val="24"/>
        </w:rPr>
        <w:fldChar w:fldCharType="end"/>
      </w:r>
      <w:r w:rsidR="005854AA">
        <w:rPr>
          <w:rFonts w:ascii="Times New Roman" w:eastAsia="Times New Roman" w:hAnsi="Times New Roman" w:cs="Times New Roman"/>
          <w:bCs/>
          <w:sz w:val="24"/>
          <w:szCs w:val="24"/>
        </w:rPr>
        <w:t>.</w:t>
      </w:r>
      <w:bookmarkStart w:id="5" w:name="_heading=h.xgn2piy22o5w" w:colFirst="0" w:colLast="0"/>
      <w:bookmarkStart w:id="6" w:name="_heading=h.bogncwtd4ite" w:colFirst="0" w:colLast="0"/>
      <w:bookmarkEnd w:id="5"/>
      <w:bookmarkEnd w:id="6"/>
    </w:p>
    <w:p w14:paraId="0000003E" w14:textId="417349F2" w:rsidR="001434C2" w:rsidRDefault="00F506C5">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ES</w:t>
      </w:r>
    </w:p>
    <w:p w14:paraId="0000003F" w14:textId="226040A1" w:rsidR="001434C2" w:rsidRDefault="003F0708" w:rsidP="00F63E39">
      <w:pPr>
        <w:spacing w:before="240" w:line="480" w:lineRule="auto"/>
        <w:jc w:val="both"/>
        <w:rPr>
          <w:rFonts w:ascii="Times New Roman" w:eastAsia="Times New Roman" w:hAnsi="Times New Roman" w:cs="Times New Roman"/>
          <w:bCs/>
          <w:sz w:val="24"/>
          <w:szCs w:val="24"/>
        </w:rPr>
      </w:pPr>
      <w:r w:rsidRPr="003F0708">
        <w:rPr>
          <w:rFonts w:ascii="Times New Roman" w:eastAsia="Times New Roman" w:hAnsi="Times New Roman" w:cs="Times New Roman"/>
          <w:bCs/>
          <w:sz w:val="24"/>
          <w:szCs w:val="24"/>
        </w:rPr>
        <w:t>La investigación en salud y los nuevos desarrollos técnicos y científicos permiten el desarrollo de métodos más eficaces para prevenir, diagnosticar y tratar enfermedades infecciosas; sin embargo, la enfermedad de Carrión aún permanece varada en el tiempo ya que es una enfermedad particular de áreas rurales y países en vías de desarrollo excluidas de áreas de altos ingresos; como consecuencia es olvidada por la gran mayoría de los investigadores y fuentes de financiación. Empero, a pesar de tener un bajo grado de afectación en comparación con otras enfermedades infecciosas, la mortalidad es alta y el manejo de la enfermedad con antibióticos es relativamente sencilla. Realmente, un estudio en relación a esta enfermedad implica un gran impacto en el avance del conocimiento y la mejoría en el manejo acerca de esta enfermedad, más aún en las comunidades que viven día a día con este padecimiento.</w:t>
      </w:r>
    </w:p>
    <w:p w14:paraId="71118D44" w14:textId="4CF3CB0C" w:rsidR="007C7C9D" w:rsidRDefault="007C7C9D">
      <w:pPr>
        <w:spacing w:after="160" w:line="480" w:lineRule="auto"/>
        <w:jc w:val="both"/>
        <w:rPr>
          <w:rFonts w:ascii="Times New Roman" w:eastAsia="Times New Roman" w:hAnsi="Times New Roman" w:cs="Times New Roman"/>
          <w:sz w:val="24"/>
          <w:szCs w:val="24"/>
        </w:rPr>
      </w:pPr>
    </w:p>
    <w:p w14:paraId="3FC1650D" w14:textId="794E72EB" w:rsidR="00A81EB8" w:rsidRDefault="00A81EB8">
      <w:pPr>
        <w:spacing w:after="160" w:line="480" w:lineRule="auto"/>
        <w:jc w:val="both"/>
        <w:rPr>
          <w:rFonts w:ascii="Times New Roman" w:eastAsia="Times New Roman" w:hAnsi="Times New Roman" w:cs="Times New Roman"/>
          <w:sz w:val="24"/>
          <w:szCs w:val="24"/>
        </w:rPr>
      </w:pPr>
    </w:p>
    <w:p w14:paraId="519BA159" w14:textId="5A89B676" w:rsidR="00A81EB8" w:rsidRDefault="00A81EB8">
      <w:pPr>
        <w:spacing w:after="160" w:line="480" w:lineRule="auto"/>
        <w:jc w:val="both"/>
        <w:rPr>
          <w:rFonts w:ascii="Times New Roman" w:eastAsia="Times New Roman" w:hAnsi="Times New Roman" w:cs="Times New Roman"/>
          <w:sz w:val="24"/>
          <w:szCs w:val="24"/>
        </w:rPr>
      </w:pPr>
    </w:p>
    <w:p w14:paraId="7029B29E" w14:textId="0AB64ADE" w:rsidR="00A81EB8" w:rsidRDefault="00A81EB8">
      <w:pPr>
        <w:spacing w:after="160" w:line="480" w:lineRule="auto"/>
        <w:jc w:val="both"/>
        <w:rPr>
          <w:rFonts w:ascii="Times New Roman" w:eastAsia="Times New Roman" w:hAnsi="Times New Roman" w:cs="Times New Roman"/>
          <w:sz w:val="24"/>
          <w:szCs w:val="24"/>
        </w:rPr>
      </w:pPr>
    </w:p>
    <w:p w14:paraId="0E62D6AE" w14:textId="00D29540" w:rsidR="00A81EB8" w:rsidRDefault="00A81EB8">
      <w:pPr>
        <w:spacing w:after="160" w:line="480" w:lineRule="auto"/>
        <w:jc w:val="both"/>
        <w:rPr>
          <w:rFonts w:ascii="Times New Roman" w:eastAsia="Times New Roman" w:hAnsi="Times New Roman" w:cs="Times New Roman"/>
          <w:sz w:val="24"/>
          <w:szCs w:val="24"/>
        </w:rPr>
      </w:pPr>
    </w:p>
    <w:p w14:paraId="29B46908" w14:textId="092E14E7" w:rsidR="00A81EB8" w:rsidRDefault="00A81EB8">
      <w:pPr>
        <w:spacing w:after="160" w:line="480" w:lineRule="auto"/>
        <w:jc w:val="both"/>
        <w:rPr>
          <w:rFonts w:ascii="Times New Roman" w:eastAsia="Times New Roman" w:hAnsi="Times New Roman" w:cs="Times New Roman"/>
          <w:sz w:val="24"/>
          <w:szCs w:val="24"/>
        </w:rPr>
      </w:pPr>
    </w:p>
    <w:p w14:paraId="47E49B5A" w14:textId="77777777" w:rsidR="00A81EB8" w:rsidRDefault="00A81EB8">
      <w:pPr>
        <w:spacing w:after="160" w:line="480" w:lineRule="auto"/>
        <w:jc w:val="both"/>
        <w:rPr>
          <w:rFonts w:ascii="Times New Roman" w:eastAsia="Times New Roman" w:hAnsi="Times New Roman" w:cs="Times New Roman"/>
          <w:sz w:val="24"/>
          <w:szCs w:val="24"/>
        </w:rPr>
      </w:pPr>
    </w:p>
    <w:p w14:paraId="00000041" w14:textId="0C370BF3" w:rsidR="00A735AE" w:rsidRPr="00A735AE" w:rsidRDefault="00F506C5" w:rsidP="00A735AE">
      <w:pPr>
        <w:spacing w:after="16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sz w:val="24"/>
          <w:szCs w:val="24"/>
        </w:rPr>
        <w:t>REFERENCIAS BIBLIOGRÁFICAS</w:t>
      </w:r>
    </w:p>
    <w:p w14:paraId="32289F61" w14:textId="77777777" w:rsidR="00A81EB8" w:rsidRPr="00A81EB8" w:rsidRDefault="00A66E70" w:rsidP="00A81EB8">
      <w:pPr>
        <w:pStyle w:val="Bibliografa"/>
        <w:jc w:val="both"/>
        <w:rPr>
          <w:rFonts w:ascii="Times New Roman" w:hAnsi="Times New Roman" w:cs="Times New Roman"/>
          <w:sz w:val="24"/>
        </w:rPr>
      </w:pPr>
      <w:r>
        <w:rPr>
          <w:rFonts w:eastAsia="Times New Roman"/>
        </w:rPr>
        <w:fldChar w:fldCharType="begin"/>
      </w:r>
      <w:r w:rsidR="00A81EB8">
        <w:rPr>
          <w:rFonts w:eastAsia="Times New Roman"/>
        </w:rPr>
        <w:instrText xml:space="preserve"> ADDIN ZOTERO_BIBL {"uncited":[],"omitted":[],"custom":[]} CSL_BIBLIOGRAPHY </w:instrText>
      </w:r>
      <w:r>
        <w:rPr>
          <w:rFonts w:eastAsia="Times New Roman"/>
        </w:rPr>
        <w:fldChar w:fldCharType="separate"/>
      </w:r>
      <w:r w:rsidR="00A81EB8" w:rsidRPr="00A81EB8">
        <w:rPr>
          <w:rFonts w:ascii="Times New Roman" w:hAnsi="Times New Roman" w:cs="Times New Roman"/>
          <w:sz w:val="24"/>
        </w:rPr>
        <w:t xml:space="preserve">1. </w:t>
      </w:r>
      <w:r w:rsidR="00A81EB8" w:rsidRPr="00A81EB8">
        <w:rPr>
          <w:rFonts w:ascii="Times New Roman" w:hAnsi="Times New Roman" w:cs="Times New Roman"/>
          <w:sz w:val="24"/>
        </w:rPr>
        <w:tab/>
        <w:t>Sanchez Clemente N, Ugarte-Gil CA, Solórzano N, Maguiña C, Pachas P, Blazes D, et al. Bartonella bacilliformis: A Systematic Review of the Literature to Guide the Research Agenda for Elimination. PLoS Negl Trop Dis. 2012;6: e1819. doi:10.1371/journal.pntd.0001819</w:t>
      </w:r>
    </w:p>
    <w:p w14:paraId="5B770927"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 </w:t>
      </w:r>
      <w:r w:rsidRPr="00A81EB8">
        <w:rPr>
          <w:rFonts w:ascii="Times New Roman" w:hAnsi="Times New Roman" w:cs="Times New Roman"/>
          <w:sz w:val="24"/>
        </w:rPr>
        <w:tab/>
        <w:t>Lydy SL, Lascano MS, Garcia-Perez JE, Williams-Newkirk AJ, Grijalva MJ. Seroprevalence and risk factors for infection with Bartonella bacilliformis in Loja province, Ecuador. Emerg Microbes Infect. 2018;7: 115. doi:10.1038/s41426-018-0110-5</w:t>
      </w:r>
    </w:p>
    <w:p w14:paraId="00A710DD"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 </w:t>
      </w:r>
      <w:r w:rsidRPr="00A81EB8">
        <w:rPr>
          <w:rFonts w:ascii="Times New Roman" w:hAnsi="Times New Roman" w:cs="Times New Roman"/>
          <w:sz w:val="24"/>
        </w:rPr>
        <w:tab/>
        <w:t xml:space="preserve">Huarcaya Castilla E, Chinga Alayo E, Chavez Paz JM, Chauca Carhuajulca J, Llanos Cuentas A, Maguiña Vargas C, et al. Influencia del fenómeno de El Niño en la epidemiología de la bartonelosis humana en los departamentos de Ancash y Cusco entre 1996 y 1999. Revista Medica Herediana. 2004;15: 4–10. </w:t>
      </w:r>
    </w:p>
    <w:p w14:paraId="243E8CC8"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4. </w:t>
      </w:r>
      <w:r w:rsidRPr="00A81EB8">
        <w:rPr>
          <w:rFonts w:ascii="Times New Roman" w:hAnsi="Times New Roman" w:cs="Times New Roman"/>
          <w:sz w:val="24"/>
        </w:rPr>
        <w:tab/>
        <w:t>Maguiña C, Gotuzzo E. Bartonellosis. New and old. Infect Dis Clin North Am. 2000;14: 1–22, vii. doi:10.1016/s0891-5520(05)70215-4</w:t>
      </w:r>
    </w:p>
    <w:p w14:paraId="0EABABBA"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5. </w:t>
      </w:r>
      <w:r w:rsidRPr="00A81EB8">
        <w:rPr>
          <w:rFonts w:ascii="Times New Roman" w:hAnsi="Times New Roman" w:cs="Times New Roman"/>
          <w:sz w:val="24"/>
        </w:rPr>
        <w:tab/>
        <w:t xml:space="preserve">Vargas QK. Situación epidemiológica de la enfermedad de Carrión en el Perú, SE 36-2019. Boletín Epidemiológico del Perú. 2019; 28 (36): 904-906. Disponible: https://www.dge.gob.pe/portal/docs/vigilancia/boletines/2019/36.pdf. </w:t>
      </w:r>
    </w:p>
    <w:p w14:paraId="6AE7C018"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6. </w:t>
      </w:r>
      <w:r w:rsidRPr="00A81EB8">
        <w:rPr>
          <w:rFonts w:ascii="Times New Roman" w:hAnsi="Times New Roman" w:cs="Times New Roman"/>
          <w:sz w:val="24"/>
        </w:rPr>
        <w:tab/>
        <w:t xml:space="preserve">Pachas P. Epidemiologia de la bartonelosis en el Peru. Modulos Tecnicos, Oficina General de Epidemiologia. Insituto Nacional de Salud. Lima, Peru. Disponible: https://repositorio.ins.gob.pe/xmlui/bitstream/handle/INS/1100/EPIDEMIOLOG%C3%8DA%20DE%20LA%20BARTONELOSIS.pdf?sequence=1&amp;isAllowed=y. </w:t>
      </w:r>
    </w:p>
    <w:p w14:paraId="57C13FC8"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7. </w:t>
      </w:r>
      <w:r w:rsidRPr="00A81EB8">
        <w:rPr>
          <w:rFonts w:ascii="Times New Roman" w:hAnsi="Times New Roman" w:cs="Times New Roman"/>
          <w:sz w:val="24"/>
        </w:rPr>
        <w:tab/>
        <w:t>Gomes C, Ruiz J. Carrion’s Disease: the Sound of Silence. Clin Microbiol Rev. 2018;31: e00056-17. doi:10.1128/CMR.00056-17</w:t>
      </w:r>
    </w:p>
    <w:p w14:paraId="2BB8C2D6"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8. </w:t>
      </w:r>
      <w:r w:rsidRPr="00A81EB8">
        <w:rPr>
          <w:rFonts w:ascii="Times New Roman" w:hAnsi="Times New Roman" w:cs="Times New Roman"/>
          <w:sz w:val="24"/>
        </w:rPr>
        <w:tab/>
        <w:t>Gomes C, Martínez-Puchol S, Ruiz-Roldán L, Pons MJ, del Valle Mendoza J, Ruiz J. Development and characterisation of highly antibiotic resistant Bartonella bacilliformis mutants. Sci Rep. 2016;6: 33584. doi:10.1038/srep33584</w:t>
      </w:r>
    </w:p>
    <w:p w14:paraId="6A1743C9"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9. </w:t>
      </w:r>
      <w:r w:rsidRPr="00A81EB8">
        <w:rPr>
          <w:rFonts w:ascii="Times New Roman" w:hAnsi="Times New Roman" w:cs="Times New Roman"/>
          <w:sz w:val="24"/>
        </w:rPr>
        <w:tab/>
        <w:t>Bartonella bacilliformis: colonial types and erythrocyte adherence | Infection and Immunity. [cited 21 Jan 2022]. Available: https://journals.asm.org/doi/10.1128/iai.31.1.480-486.1981</w:t>
      </w:r>
    </w:p>
    <w:p w14:paraId="19907121"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lastRenderedPageBreak/>
        <w:t xml:space="preserve">10. </w:t>
      </w:r>
      <w:r w:rsidRPr="00A81EB8">
        <w:rPr>
          <w:rFonts w:ascii="Times New Roman" w:hAnsi="Times New Roman" w:cs="Times New Roman"/>
          <w:sz w:val="24"/>
        </w:rPr>
        <w:tab/>
        <w:t>Trimeric autotransporter adhesins: variable structure, common function - ScienceDirect. [cited 21 Jan 2022]. Available: https://www.sciencedirect.com/science/article/abs/pii/S0966842X06000977</w:t>
      </w:r>
    </w:p>
    <w:p w14:paraId="5550C32C"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1. </w:t>
      </w:r>
      <w:r w:rsidRPr="00A81EB8">
        <w:rPr>
          <w:rFonts w:ascii="Times New Roman" w:hAnsi="Times New Roman" w:cs="Times New Roman"/>
          <w:sz w:val="24"/>
        </w:rPr>
        <w:tab/>
        <w:t>Benson LA, Kar S, McLaughlin G, Ihler GM. Entry of Bartonella bacilliformis into erythrocytes. Infection and Immunity. 1986 [cited 21 Jan 2022]. doi:10.1128/iai.54.2.347-353.1986</w:t>
      </w:r>
    </w:p>
    <w:p w14:paraId="165C5411"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2. </w:t>
      </w:r>
      <w:r w:rsidRPr="00A81EB8">
        <w:rPr>
          <w:rFonts w:ascii="Times New Roman" w:hAnsi="Times New Roman" w:cs="Times New Roman"/>
          <w:sz w:val="24"/>
        </w:rPr>
        <w:tab/>
        <w:t>Evasion of Toll-like receptor 5 by flagellated bacteria | PNAS. [cited 21 Jan 2022]. Available: https://www.pnas.org/content/102/26/9247/</w:t>
      </w:r>
    </w:p>
    <w:p w14:paraId="6F11C4EC"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3. </w:t>
      </w:r>
      <w:r w:rsidRPr="00A81EB8">
        <w:rPr>
          <w:rFonts w:ascii="Times New Roman" w:hAnsi="Times New Roman" w:cs="Times New Roman"/>
          <w:sz w:val="24"/>
        </w:rPr>
        <w:tab/>
        <w:t>Minnick MF, Smitherman LS, Samuels DS. Mitogenic Effect of Bartonella bacilliformis on Human Vascular Endothelial Cells and Involvement of GroEL. Infection and Immunity. 2003 [cited 21 Jan 2022]. doi:10.1128/IAI.71.12.6933-6942.2003</w:t>
      </w:r>
    </w:p>
    <w:p w14:paraId="17BC8D25"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4. </w:t>
      </w:r>
      <w:r w:rsidRPr="00A81EB8">
        <w:rPr>
          <w:rFonts w:ascii="Times New Roman" w:hAnsi="Times New Roman" w:cs="Times New Roman"/>
          <w:sz w:val="24"/>
        </w:rPr>
        <w:tab/>
        <w:t>Taye A, Chen H, Duncan K, Zhang Z, Hendrix L, Gonzalez J, et al. Production of Recombinant Protein Pap31 and Its Application for the Diagnosis of Bartonella bacilliformis Infection. NAVAL MEDICAL RESEARCH CENTER SILVER SPRING MD; 2005 Jan. Available: https://apps.dtic.mil/sti/citations/ADA469080</w:t>
      </w:r>
    </w:p>
    <w:p w14:paraId="377F7E36"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5. </w:t>
      </w:r>
      <w:r w:rsidRPr="00A81EB8">
        <w:rPr>
          <w:rFonts w:ascii="Times New Roman" w:hAnsi="Times New Roman" w:cs="Times New Roman"/>
          <w:sz w:val="24"/>
        </w:rPr>
        <w:tab/>
        <w:t>Coleman SA, Minnick MF. Establishing a Direct Role for the Bartonella bacilliformis Invasion-Associated Locus B (IalB) Protein in  Human Erythrocyte Parasitism. Infect Immun. 2001;69: 4373–4381. doi:10.1128/IAI.69.7.4373-4381.2001</w:t>
      </w:r>
    </w:p>
    <w:p w14:paraId="3119B92E"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6. </w:t>
      </w:r>
      <w:r w:rsidRPr="00A81EB8">
        <w:rPr>
          <w:rFonts w:ascii="Times New Roman" w:hAnsi="Times New Roman" w:cs="Times New Roman"/>
          <w:sz w:val="24"/>
        </w:rPr>
        <w:tab/>
        <w:t>Hill EM, Raji A, Valenzuela MS, Garcia F, Hoover R. Adhesion to and invasion of cultured human cells by Bartonella bacilliformis. Infection and Immunity. 1992 [cited 21 Jan 2022]. doi:10.1128/iai.60.10.4051-4058.1992</w:t>
      </w:r>
    </w:p>
    <w:p w14:paraId="42E1F234"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7. </w:t>
      </w:r>
      <w:r w:rsidRPr="00A81EB8">
        <w:rPr>
          <w:rFonts w:ascii="Times New Roman" w:hAnsi="Times New Roman" w:cs="Times New Roman"/>
          <w:sz w:val="24"/>
        </w:rPr>
        <w:tab/>
        <w:t>Activation of Rac, Cdc42 and other downstream signalling molecules by Bartonella bacilliformis during entry into human endothelial cells - Verma - 2002 - Cellular Microbiology - Wiley Online Library. [cited 21 Jan 2022]. Available: https://onlinelibrary.wiley.com/doi/full/10.1046/j.1462-5822.2002.00217.x</w:t>
      </w:r>
    </w:p>
    <w:p w14:paraId="71157C38"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8. </w:t>
      </w:r>
      <w:r w:rsidRPr="00A81EB8">
        <w:rPr>
          <w:rFonts w:ascii="Times New Roman" w:hAnsi="Times New Roman" w:cs="Times New Roman"/>
          <w:sz w:val="24"/>
        </w:rPr>
        <w:tab/>
        <w:t>Interactions between Live Bartonella bacilliformis and Endothelial Cells | The Journal of Infectious Diseases | Oxford Academic. [cited 21 Jan 2022]. Available: https://academic.oup.com/jid/article-abstract/165/6/1138/1149366</w:t>
      </w:r>
    </w:p>
    <w:p w14:paraId="604B6D8C"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19. </w:t>
      </w:r>
      <w:r w:rsidRPr="00A81EB8">
        <w:rPr>
          <w:rFonts w:ascii="Times New Roman" w:hAnsi="Times New Roman" w:cs="Times New Roman"/>
          <w:sz w:val="24"/>
        </w:rPr>
        <w:tab/>
        <w:t>Cerimele F, Brown LF, Bravo F, Ihler GM, Kouadio P, Arbiser JL. Infectious Angiogenesis: Bartonella bacilliformis Infection Results in Endothelial Production of Angiopoetin-2 and Epidermal Production of Vascular Endothelial Growth Factor. The American Journal of Pathology. 2003;163: 1321–1327. doi:10.1016/S0002-9440(10)63491-8</w:t>
      </w:r>
    </w:p>
    <w:p w14:paraId="48B681C7"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0. </w:t>
      </w:r>
      <w:r w:rsidRPr="00A81EB8">
        <w:rPr>
          <w:rFonts w:ascii="Times New Roman" w:hAnsi="Times New Roman" w:cs="Times New Roman"/>
          <w:sz w:val="24"/>
        </w:rPr>
        <w:tab/>
        <w:t>Immunosuppressive and angiogenic cytokine profile associated with Bartonella bacilliformis infection in post-outbreak and endemic areas of Carrion’s disease in Peru. [cited 21 Jan 2022]. Available: https://journals.plos.org/plosntds/article?id=10.1371/journal.pntd.0005684</w:t>
      </w:r>
    </w:p>
    <w:p w14:paraId="1C9D9B0B"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lastRenderedPageBreak/>
        <w:t xml:space="preserve">21. </w:t>
      </w:r>
      <w:r w:rsidRPr="00A81EB8">
        <w:rPr>
          <w:rFonts w:ascii="Times New Roman" w:hAnsi="Times New Roman" w:cs="Times New Roman"/>
          <w:sz w:val="24"/>
        </w:rPr>
        <w:tab/>
        <w:t>Huarcaya E, Maguiña C, Torres R, Rupay J, Fuentes L. Bartonelosis (Carrion’s Disease) in the pediatric population of Peru: an overview and update. Braz J Infect Dis. 2004;8: 331–339. doi:10.1590/s1413-86702004000500001</w:t>
      </w:r>
    </w:p>
    <w:p w14:paraId="6551B01D"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2. </w:t>
      </w:r>
      <w:r w:rsidRPr="00A81EB8">
        <w:rPr>
          <w:rFonts w:ascii="Times New Roman" w:hAnsi="Times New Roman" w:cs="Times New Roman"/>
          <w:sz w:val="24"/>
        </w:rPr>
        <w:tab/>
        <w:t>Maguiña C, Guerra H, Ventosilla P. Bartonellosis. Clin Dermatol. 2009;27: 271–280. doi:10.1016/j.clindermatol.2008.10.006</w:t>
      </w:r>
    </w:p>
    <w:p w14:paraId="09DE2E71"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3. </w:t>
      </w:r>
      <w:r w:rsidRPr="00A81EB8">
        <w:rPr>
          <w:rFonts w:ascii="Times New Roman" w:hAnsi="Times New Roman" w:cs="Times New Roman"/>
          <w:sz w:val="24"/>
        </w:rPr>
        <w:tab/>
        <w:t xml:space="preserve">Reynafarje C, Ramos J. The hemolytic anemia of human bartonellosis. Blood. 1961;17: 562–578. </w:t>
      </w:r>
    </w:p>
    <w:p w14:paraId="2BA859BA"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4. </w:t>
      </w:r>
      <w:r w:rsidRPr="00A81EB8">
        <w:rPr>
          <w:rFonts w:ascii="Times New Roman" w:hAnsi="Times New Roman" w:cs="Times New Roman"/>
          <w:sz w:val="24"/>
        </w:rPr>
        <w:tab/>
        <w:t>Maguina C, Garcia PJ, Gotuzzo E, Cordero L, Spach DH. Bartonellosis (Carrión’s disease) in the modern era. Clin Infect Dis. 2001;33: 772–779. doi:10.1086/322614</w:t>
      </w:r>
    </w:p>
    <w:p w14:paraId="748702A5"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5. </w:t>
      </w:r>
      <w:r w:rsidRPr="00A81EB8">
        <w:rPr>
          <w:rFonts w:ascii="Times New Roman" w:hAnsi="Times New Roman" w:cs="Times New Roman"/>
          <w:sz w:val="24"/>
        </w:rPr>
        <w:tab/>
        <w:t>Gomes C, Pons MJ, Del Valle Mendoza J, Ruiz J. Carrion’s disease: an eradicable illness? Infect Dis Poverty. 2016;5: 105. doi:10.1186/s40249-016-0197-7</w:t>
      </w:r>
    </w:p>
    <w:p w14:paraId="7A7D581E"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6. </w:t>
      </w:r>
      <w:r w:rsidRPr="00A81EB8">
        <w:rPr>
          <w:rFonts w:ascii="Times New Roman" w:hAnsi="Times New Roman" w:cs="Times New Roman"/>
          <w:sz w:val="24"/>
        </w:rPr>
        <w:tab/>
        <w:t>Arias-Stella J, Lieberman PH, Erlandson RA, Arias-Stella J. Histology, immunohistochemistry, and ultrastructure of the verruga in Carrion’s disease. Am J Surg Pathol. 1986;10: 595–610. doi:10.1097/00000478-198609000-00002</w:t>
      </w:r>
    </w:p>
    <w:p w14:paraId="35AA718F"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7. </w:t>
      </w:r>
      <w:r w:rsidRPr="00A81EB8">
        <w:rPr>
          <w:rFonts w:ascii="Times New Roman" w:hAnsi="Times New Roman" w:cs="Times New Roman"/>
          <w:sz w:val="24"/>
        </w:rPr>
        <w:tab/>
        <w:t>Kaiser PO, Riess T, O’Rourke F, Linke D, Kempf VAJ. Bartonella spp.: throwing light on uncommon human infections. Int J Med Microbiol. 2011;301: 7–15. doi:10.1016/j.ijmm.2010.06.004</w:t>
      </w:r>
    </w:p>
    <w:p w14:paraId="66D33BC3"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8. </w:t>
      </w:r>
      <w:r w:rsidRPr="00A81EB8">
        <w:rPr>
          <w:rFonts w:ascii="Times New Roman" w:hAnsi="Times New Roman" w:cs="Times New Roman"/>
          <w:sz w:val="24"/>
        </w:rPr>
        <w:tab/>
        <w:t>Ruiz N, Kahne D, Silhavy TJ. Advances in understanding bacterial outer-membrane biogenesis. Nat Rev Microbiol. 2006;4: 57–66. doi:10.1038/nrmicro1322</w:t>
      </w:r>
    </w:p>
    <w:p w14:paraId="50A88640"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29. </w:t>
      </w:r>
      <w:r w:rsidRPr="00A81EB8">
        <w:rPr>
          <w:rFonts w:ascii="Times New Roman" w:hAnsi="Times New Roman" w:cs="Times New Roman"/>
          <w:sz w:val="24"/>
        </w:rPr>
        <w:tab/>
        <w:t>Knobloch J, Bialek R, Müller G, Asmus P. Common Surface Epitope of Bartonella Bacilliformis and Chlamydia Psittaci. The American Journal of Tropical Medicine and Hygiene. 1988;39: 427–433. doi:10.4269/ajtmh.1988.39.427</w:t>
      </w:r>
    </w:p>
    <w:p w14:paraId="6C3319FE"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0. </w:t>
      </w:r>
      <w:r w:rsidRPr="00A81EB8">
        <w:rPr>
          <w:rFonts w:ascii="Times New Roman" w:hAnsi="Times New Roman" w:cs="Times New Roman"/>
          <w:sz w:val="24"/>
        </w:rPr>
        <w:tab/>
        <w:t xml:space="preserve">Minnick MF. Identification of outer membrane proteins of Bartonella bacilliformis. Infect Immun. 1994;62: 2644–2648. </w:t>
      </w:r>
    </w:p>
    <w:p w14:paraId="7F790FD1"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1. </w:t>
      </w:r>
      <w:r w:rsidRPr="00A81EB8">
        <w:rPr>
          <w:rFonts w:ascii="Times New Roman" w:hAnsi="Times New Roman" w:cs="Times New Roman"/>
          <w:sz w:val="24"/>
        </w:rPr>
        <w:tab/>
        <w:t>Al-Harbi MS, El-Deeb BA, Mostafa N, Amer SAM. Extracellular Biosynthesis of AgNPs by the Bacterium Proteus mirabilis and Its Toxic Effect on Some Aspects of Animal Physiology. Advances in Nanoparticles. 2014;3: 83–91. doi:10.4236/anp.2014.33012</w:t>
      </w:r>
    </w:p>
    <w:p w14:paraId="6260D084"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2. </w:t>
      </w:r>
      <w:r w:rsidRPr="00A81EB8">
        <w:rPr>
          <w:rFonts w:ascii="Times New Roman" w:hAnsi="Times New Roman" w:cs="Times New Roman"/>
          <w:sz w:val="24"/>
        </w:rPr>
        <w:tab/>
        <w:t>Oroya Fever and Verruga Peruana: Bartonelloses Unique to South America. [cited 21 Jan 2022]. Available: https://www.ncbi.nlm.nih.gov/pmc/articles/PMC4102455/</w:t>
      </w:r>
    </w:p>
    <w:p w14:paraId="372C4114"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3. </w:t>
      </w:r>
      <w:r w:rsidRPr="00A81EB8">
        <w:rPr>
          <w:rFonts w:ascii="Times New Roman" w:hAnsi="Times New Roman" w:cs="Times New Roman"/>
          <w:sz w:val="24"/>
        </w:rPr>
        <w:tab/>
        <w:t>Westfall HN, Edman DC, Weiss E. Analysis of fatty acids of the genus Rochalimaea by electron capture gas chromatography: detection of nonanoic acid. J Clin Microbiol. 1984;19: 305–310. doi:10.1128/jcm.19.3.305-310.1984</w:t>
      </w:r>
    </w:p>
    <w:p w14:paraId="37C97009"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4. </w:t>
      </w:r>
      <w:r w:rsidRPr="00A81EB8">
        <w:rPr>
          <w:rFonts w:ascii="Times New Roman" w:hAnsi="Times New Roman" w:cs="Times New Roman"/>
          <w:sz w:val="24"/>
        </w:rPr>
        <w:tab/>
        <w:t xml:space="preserve">Padilla R C, Gallegos V K, Marcelo Ñ A, Chenet C S, Baldeviano V C. Expresión y sororreactividad de la lipoproteína recombinante de 43-kda de Bartonella bacilliformis. Revista Peruana de Medicina Experimental y Salud Publica. 2006;23: 182–187. </w:t>
      </w:r>
    </w:p>
    <w:p w14:paraId="45DBE5F5"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lastRenderedPageBreak/>
        <w:t xml:space="preserve">35. </w:t>
      </w:r>
      <w:r w:rsidRPr="00A81EB8">
        <w:rPr>
          <w:rFonts w:ascii="Times New Roman" w:hAnsi="Times New Roman" w:cs="Times New Roman"/>
          <w:sz w:val="24"/>
        </w:rPr>
        <w:tab/>
        <w:t>Prutsky G, Domecq JP, Mori L, Bebko S, Matzumura M, Sabouni A, et al. Treatment outcomes of human bartonellosis: a systematic review and meta-analysis. Int J Infect Dis. 2013;17: e811-819. doi:10.1016/j.ijid.2013.02.016</w:t>
      </w:r>
    </w:p>
    <w:p w14:paraId="2011B5EE"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6. </w:t>
      </w:r>
      <w:r w:rsidRPr="00A81EB8">
        <w:rPr>
          <w:rFonts w:ascii="Times New Roman" w:hAnsi="Times New Roman" w:cs="Times New Roman"/>
          <w:sz w:val="24"/>
        </w:rPr>
        <w:tab/>
        <w:t xml:space="preserve">Zegarra Araujo N. [Present treatment of Carrion’s disease]. An Fac Med Lima. 1957;40: 32–35. </w:t>
      </w:r>
    </w:p>
    <w:p w14:paraId="627D41B4"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7. </w:t>
      </w:r>
      <w:r w:rsidRPr="00A81EB8">
        <w:rPr>
          <w:rFonts w:ascii="Times New Roman" w:hAnsi="Times New Roman" w:cs="Times New Roman"/>
          <w:sz w:val="24"/>
        </w:rPr>
        <w:tab/>
        <w:t>Norma técnica de salud para la atención de la Bartonelosis o enfermedad de Carrión en el Perú. [cited 21 Jan 2022]. Available: https://www.gob.pe/institucion/minsa/informes-publicaciones/280811-norma-tecnica-de-salud-para-la-atencion-de-la-bartonelosis-o-enfermedad-de-carrion-en-el-peru</w:t>
      </w:r>
    </w:p>
    <w:p w14:paraId="7A4E72D9"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8. </w:t>
      </w:r>
      <w:r w:rsidRPr="00A81EB8">
        <w:rPr>
          <w:rFonts w:ascii="Times New Roman" w:hAnsi="Times New Roman" w:cs="Times New Roman"/>
          <w:sz w:val="24"/>
        </w:rPr>
        <w:tab/>
        <w:t>Molecular mechanisms of resistance to antibiotics in Bartonella bacilliformis | Journal of Antimicrobial Chemotherapy | Oxford Academic. [cited 21 Jan 2022]. Available: https://academic.oup.com/jac/article/59/6/1065/714939</w:t>
      </w:r>
    </w:p>
    <w:p w14:paraId="2E98F495"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39. </w:t>
      </w:r>
      <w:r w:rsidRPr="00A81EB8">
        <w:rPr>
          <w:rFonts w:ascii="Times New Roman" w:hAnsi="Times New Roman" w:cs="Times New Roman"/>
          <w:sz w:val="24"/>
        </w:rPr>
        <w:tab/>
        <w:t xml:space="preserve">Arroyo A. Esquemas de tratamiento para la enfermedad de Carrión no complicada en la ciudad de Caraz, Perú. An Fac Med (Perú). 2008; 7–11. </w:t>
      </w:r>
    </w:p>
    <w:p w14:paraId="3CEBB472" w14:textId="77777777" w:rsidR="00A81EB8" w:rsidRPr="00A81EB8" w:rsidRDefault="00A81EB8" w:rsidP="00A81EB8">
      <w:pPr>
        <w:pStyle w:val="Bibliografa"/>
        <w:jc w:val="both"/>
        <w:rPr>
          <w:rFonts w:ascii="Times New Roman" w:hAnsi="Times New Roman" w:cs="Times New Roman"/>
          <w:sz w:val="24"/>
        </w:rPr>
      </w:pPr>
      <w:r w:rsidRPr="00A81EB8">
        <w:rPr>
          <w:rFonts w:ascii="Times New Roman" w:hAnsi="Times New Roman" w:cs="Times New Roman"/>
          <w:sz w:val="24"/>
        </w:rPr>
        <w:t xml:space="preserve">40. </w:t>
      </w:r>
      <w:r w:rsidRPr="00A81EB8">
        <w:rPr>
          <w:rFonts w:ascii="Times New Roman" w:hAnsi="Times New Roman" w:cs="Times New Roman"/>
          <w:sz w:val="24"/>
        </w:rPr>
        <w:tab/>
        <w:t>Rojas CPP, Pari PNL, Solis LS, Mogollón CO, Angulo LI, Calderon HB, et al. Diseño y evaluación de una proteína multiepitópica como candidata para vacuna contra la enfermedad de Carrión. Revista Peruana de Medicina Experimental y Salud Pública. 2019;36: 414–22. doi:10.17843/rpmesp.2019.363.4430</w:t>
      </w:r>
    </w:p>
    <w:p w14:paraId="00000052" w14:textId="0CA987AD" w:rsidR="001434C2" w:rsidRDefault="00A66E70" w:rsidP="00A81EB8">
      <w:pPr>
        <w:pBdr>
          <w:top w:val="nil"/>
          <w:left w:val="nil"/>
          <w:bottom w:val="nil"/>
          <w:right w:val="nil"/>
          <w:between w:val="nil"/>
        </w:pBdr>
        <w:tabs>
          <w:tab w:val="left" w:pos="504"/>
        </w:tabs>
        <w:spacing w:after="240" w:line="240" w:lineRule="auto"/>
        <w:ind w:left="504" w:hanging="50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1434C2">
      <w:pgSz w:w="11909" w:h="16834"/>
      <w:pgMar w:top="1417" w:right="1701" w:bottom="1417"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9497F9" w14:textId="77777777" w:rsidR="009E0ED2" w:rsidRDefault="009E0ED2" w:rsidP="00A735AE">
      <w:pPr>
        <w:spacing w:line="240" w:lineRule="auto"/>
      </w:pPr>
      <w:r>
        <w:separator/>
      </w:r>
    </w:p>
  </w:endnote>
  <w:endnote w:type="continuationSeparator" w:id="0">
    <w:p w14:paraId="118D2570" w14:textId="77777777" w:rsidR="009E0ED2" w:rsidRDefault="009E0ED2" w:rsidP="00A735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2D02DB" w14:textId="77777777" w:rsidR="009E0ED2" w:rsidRDefault="009E0ED2" w:rsidP="00A735AE">
      <w:pPr>
        <w:spacing w:line="240" w:lineRule="auto"/>
      </w:pPr>
      <w:r>
        <w:separator/>
      </w:r>
    </w:p>
  </w:footnote>
  <w:footnote w:type="continuationSeparator" w:id="0">
    <w:p w14:paraId="4C33BF41" w14:textId="77777777" w:rsidR="009E0ED2" w:rsidRDefault="009E0ED2" w:rsidP="00A735A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857350"/>
    <w:multiLevelType w:val="multilevel"/>
    <w:tmpl w:val="4F8C0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63A47FC"/>
    <w:multiLevelType w:val="hybridMultilevel"/>
    <w:tmpl w:val="41FA876A"/>
    <w:lvl w:ilvl="0" w:tplc="3572E15C">
      <w:numFmt w:val="bullet"/>
      <w:lvlText w:val="-"/>
      <w:lvlJc w:val="left"/>
      <w:pPr>
        <w:ind w:left="720" w:hanging="360"/>
      </w:pPr>
      <w:rPr>
        <w:rFonts w:ascii="Courier New" w:eastAsiaTheme="minorHAnsi" w:hAnsi="Courier New" w:cs="Courier New" w:hint="default"/>
        <w:color w:val="000000"/>
        <w:sz w:val="23"/>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cysTQxMDQ2MDQ1MzVX0lEKTi0uzszPAykwrgUAQbAOZywAAAA="/>
  </w:docVars>
  <w:rsids>
    <w:rsidRoot w:val="001434C2"/>
    <w:rsid w:val="00013610"/>
    <w:rsid w:val="0003727E"/>
    <w:rsid w:val="00037FB0"/>
    <w:rsid w:val="000A5387"/>
    <w:rsid w:val="000D1CF7"/>
    <w:rsid w:val="001434C2"/>
    <w:rsid w:val="001C63B6"/>
    <w:rsid w:val="00243CDB"/>
    <w:rsid w:val="002621E8"/>
    <w:rsid w:val="00274707"/>
    <w:rsid w:val="00284082"/>
    <w:rsid w:val="002F1C0A"/>
    <w:rsid w:val="0031615D"/>
    <w:rsid w:val="003C1FBD"/>
    <w:rsid w:val="003E2E92"/>
    <w:rsid w:val="003F0708"/>
    <w:rsid w:val="00407D55"/>
    <w:rsid w:val="00467510"/>
    <w:rsid w:val="0047698E"/>
    <w:rsid w:val="004B4240"/>
    <w:rsid w:val="004D4042"/>
    <w:rsid w:val="005854AA"/>
    <w:rsid w:val="00611532"/>
    <w:rsid w:val="0063068B"/>
    <w:rsid w:val="006452EF"/>
    <w:rsid w:val="006D42C1"/>
    <w:rsid w:val="00755B37"/>
    <w:rsid w:val="007C7C9D"/>
    <w:rsid w:val="007F718C"/>
    <w:rsid w:val="008434C0"/>
    <w:rsid w:val="008744D6"/>
    <w:rsid w:val="008A37A2"/>
    <w:rsid w:val="0097110F"/>
    <w:rsid w:val="009854D4"/>
    <w:rsid w:val="009A61AC"/>
    <w:rsid w:val="009E0ED2"/>
    <w:rsid w:val="009E0FD5"/>
    <w:rsid w:val="00A4005E"/>
    <w:rsid w:val="00A518E9"/>
    <w:rsid w:val="00A66E70"/>
    <w:rsid w:val="00A735AE"/>
    <w:rsid w:val="00A81EB8"/>
    <w:rsid w:val="00AD2D68"/>
    <w:rsid w:val="00AD6E89"/>
    <w:rsid w:val="00AE645A"/>
    <w:rsid w:val="00B12BDC"/>
    <w:rsid w:val="00BD73CE"/>
    <w:rsid w:val="00C2283D"/>
    <w:rsid w:val="00C24FFB"/>
    <w:rsid w:val="00C81554"/>
    <w:rsid w:val="00C9265A"/>
    <w:rsid w:val="00D0213A"/>
    <w:rsid w:val="00D11379"/>
    <w:rsid w:val="00D95F18"/>
    <w:rsid w:val="00E23F6C"/>
    <w:rsid w:val="00E72612"/>
    <w:rsid w:val="00E76607"/>
    <w:rsid w:val="00F216E4"/>
    <w:rsid w:val="00F506C5"/>
    <w:rsid w:val="00F63E3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C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s" w:eastAsia="es-PE"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761112"/>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61112"/>
    <w:rPr>
      <w:rFonts w:ascii="Tahoma" w:hAnsi="Tahoma" w:cs="Tahoma"/>
      <w:sz w:val="16"/>
      <w:szCs w:val="16"/>
    </w:rPr>
  </w:style>
  <w:style w:type="paragraph" w:styleId="Prrafodelista">
    <w:name w:val="List Paragraph"/>
    <w:basedOn w:val="Normal"/>
    <w:link w:val="PrrafodelistaCar"/>
    <w:uiPriority w:val="34"/>
    <w:qFormat/>
    <w:rsid w:val="00EB157C"/>
    <w:pPr>
      <w:ind w:left="720"/>
      <w:contextualSpacing/>
    </w:pPr>
  </w:style>
  <w:style w:type="character" w:customStyle="1" w:styleId="PrrafodelistaCar">
    <w:name w:val="Párrafo de lista Car"/>
    <w:link w:val="Prrafodelista"/>
    <w:uiPriority w:val="34"/>
    <w:locked/>
    <w:rsid w:val="007B6BF9"/>
  </w:style>
  <w:style w:type="character" w:styleId="Hipervnculo">
    <w:name w:val="Hyperlink"/>
    <w:basedOn w:val="Fuentedeprrafopredeter"/>
    <w:uiPriority w:val="99"/>
    <w:unhideWhenUsed/>
    <w:rsid w:val="000F2E50"/>
    <w:rPr>
      <w:color w:val="0000FF" w:themeColor="hyperlink"/>
      <w:u w:val="single"/>
    </w:rPr>
  </w:style>
  <w:style w:type="character" w:styleId="Hipervnculovisitado">
    <w:name w:val="FollowedHyperlink"/>
    <w:basedOn w:val="Fuentedeprrafopredeter"/>
    <w:uiPriority w:val="99"/>
    <w:semiHidden/>
    <w:unhideWhenUsed/>
    <w:rsid w:val="000F2E50"/>
    <w:rPr>
      <w:color w:val="800080"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E34BA4"/>
    <w:rPr>
      <w:b/>
      <w:bCs/>
    </w:rPr>
  </w:style>
  <w:style w:type="character" w:customStyle="1" w:styleId="AsuntodelcomentarioCar">
    <w:name w:val="Asunto del comentario Car"/>
    <w:basedOn w:val="TextocomentarioCar"/>
    <w:link w:val="Asuntodelcomentario"/>
    <w:uiPriority w:val="99"/>
    <w:semiHidden/>
    <w:rsid w:val="00E34BA4"/>
    <w:rPr>
      <w:b/>
      <w:bCs/>
      <w:sz w:val="20"/>
      <w:szCs w:val="20"/>
    </w:rPr>
  </w:style>
  <w:style w:type="paragraph" w:styleId="Revisin">
    <w:name w:val="Revision"/>
    <w:hidden/>
    <w:uiPriority w:val="99"/>
    <w:semiHidden/>
    <w:rsid w:val="006D57E8"/>
    <w:pPr>
      <w:spacing w:line="240" w:lineRule="auto"/>
    </w:pPr>
  </w:style>
  <w:style w:type="paragraph" w:styleId="Bibliografa">
    <w:name w:val="Bibliography"/>
    <w:basedOn w:val="Normal"/>
    <w:next w:val="Normal"/>
    <w:uiPriority w:val="37"/>
    <w:unhideWhenUsed/>
    <w:rsid w:val="00FB3EA8"/>
    <w:pPr>
      <w:tabs>
        <w:tab w:val="left" w:pos="504"/>
      </w:tabs>
      <w:spacing w:after="240" w:line="240" w:lineRule="auto"/>
      <w:ind w:left="504" w:hanging="504"/>
    </w:pPr>
  </w:style>
  <w:style w:type="paragraph" w:styleId="NormalWeb">
    <w:name w:val="Normal (Web)"/>
    <w:basedOn w:val="Normal"/>
    <w:uiPriority w:val="99"/>
    <w:unhideWhenUsed/>
    <w:rsid w:val="00475133"/>
    <w:pPr>
      <w:spacing w:before="100" w:beforeAutospacing="1" w:after="100" w:afterAutospacing="1" w:line="240" w:lineRule="auto"/>
    </w:pPr>
    <w:rPr>
      <w:rFonts w:ascii="Times New Roman" w:eastAsia="Times New Roman" w:hAnsi="Times New Roman" w:cs="Times New Roman"/>
      <w:sz w:val="24"/>
      <w:szCs w:val="24"/>
      <w:lang w:val="es-PE"/>
    </w:rPr>
  </w:style>
  <w:style w:type="table" w:customStyle="1" w:styleId="a">
    <w:basedOn w:val="TableNormal1"/>
    <w:tblPr>
      <w:tblStyleRowBandSize w:val="1"/>
      <w:tblStyleColBandSize w:val="1"/>
      <w:tblCellMar>
        <w:top w:w="0" w:type="dxa"/>
        <w:left w:w="70" w:type="dxa"/>
        <w:bottom w:w="0" w:type="dxa"/>
        <w:right w:w="70" w:type="dxa"/>
      </w:tblCellMar>
    </w:tblPr>
  </w:style>
  <w:style w:type="table" w:customStyle="1" w:styleId="a0">
    <w:basedOn w:val="TableNormal1"/>
    <w:tblPr>
      <w:tblStyleRowBandSize w:val="1"/>
      <w:tblStyleColBandSize w:val="1"/>
      <w:tblCellMar>
        <w:top w:w="0" w:type="dxa"/>
        <w:left w:w="70" w:type="dxa"/>
        <w:bottom w:w="0" w:type="dxa"/>
        <w:right w:w="70" w:type="dxa"/>
      </w:tblCellMar>
    </w:tblPr>
  </w:style>
  <w:style w:type="character" w:customStyle="1" w:styleId="Mencinsinresolver1">
    <w:name w:val="Mención sin resolver1"/>
    <w:basedOn w:val="Fuentedeprrafopredeter"/>
    <w:uiPriority w:val="99"/>
    <w:semiHidden/>
    <w:unhideWhenUsed/>
    <w:rsid w:val="00071DB0"/>
    <w:rPr>
      <w:color w:val="605E5C"/>
      <w:shd w:val="clear" w:color="auto" w:fill="E1DFDD"/>
    </w:rPr>
  </w:style>
  <w:style w:type="character" w:customStyle="1" w:styleId="Mencinsinresolver2">
    <w:name w:val="Mención sin resolver2"/>
    <w:basedOn w:val="Fuentedeprrafopredeter"/>
    <w:uiPriority w:val="99"/>
    <w:semiHidden/>
    <w:unhideWhenUsed/>
    <w:rsid w:val="00326379"/>
    <w:rPr>
      <w:color w:val="605E5C"/>
      <w:shd w:val="clear" w:color="auto" w:fill="E1DFDD"/>
    </w:rPr>
  </w:style>
  <w:style w:type="paragraph" w:styleId="Encabezado">
    <w:name w:val="header"/>
    <w:basedOn w:val="Normal"/>
    <w:link w:val="EncabezadoCar"/>
    <w:uiPriority w:val="99"/>
    <w:unhideWhenUsed/>
    <w:rsid w:val="00043C51"/>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043C51"/>
  </w:style>
  <w:style w:type="paragraph" w:styleId="Piedepgina">
    <w:name w:val="footer"/>
    <w:basedOn w:val="Normal"/>
    <w:link w:val="PiedepginaCar"/>
    <w:uiPriority w:val="99"/>
    <w:unhideWhenUsed/>
    <w:rsid w:val="00043C51"/>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043C51"/>
  </w:style>
  <w:style w:type="character" w:customStyle="1" w:styleId="Mencinsinresolver3">
    <w:name w:val="Mención sin resolver3"/>
    <w:basedOn w:val="Fuentedeprrafopredeter"/>
    <w:uiPriority w:val="99"/>
    <w:semiHidden/>
    <w:unhideWhenUsed/>
    <w:rsid w:val="00B303C1"/>
    <w:rPr>
      <w:color w:val="605E5C"/>
      <w:shd w:val="clear" w:color="auto" w:fill="E1DFDD"/>
    </w:rPr>
  </w:style>
  <w:style w:type="character" w:customStyle="1" w:styleId="A1">
    <w:name w:val="A1"/>
    <w:uiPriority w:val="99"/>
    <w:rsid w:val="001A6DDD"/>
    <w:rPr>
      <w:color w:val="000000"/>
      <w:sz w:val="21"/>
      <w:szCs w:val="21"/>
    </w:rPr>
  </w:style>
  <w:style w:type="character" w:customStyle="1" w:styleId="Mencinsinresolver4">
    <w:name w:val="Mención sin resolver4"/>
    <w:basedOn w:val="Fuentedeprrafopredeter"/>
    <w:uiPriority w:val="99"/>
    <w:semiHidden/>
    <w:unhideWhenUsed/>
    <w:rsid w:val="00F4472C"/>
    <w:rPr>
      <w:color w:val="605E5C"/>
      <w:shd w:val="clear" w:color="auto" w:fill="E1DFDD"/>
    </w:rPr>
  </w:style>
  <w:style w:type="character" w:customStyle="1" w:styleId="UnresolvedMention">
    <w:name w:val="Unresolved Mention"/>
    <w:basedOn w:val="Fuentedeprrafopredeter"/>
    <w:uiPriority w:val="99"/>
    <w:semiHidden/>
    <w:unhideWhenUsed/>
    <w:rsid w:val="00223C37"/>
    <w:rPr>
      <w:color w:val="605E5C"/>
      <w:shd w:val="clear" w:color="auto" w:fill="E1DFDD"/>
    </w:rPr>
  </w:style>
  <w:style w:type="character" w:styleId="Textoennegrita">
    <w:name w:val="Strong"/>
    <w:basedOn w:val="Fuentedeprrafopredeter"/>
    <w:uiPriority w:val="22"/>
    <w:qFormat/>
    <w:rsid w:val="008A37A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s" w:eastAsia="es-PE"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761112"/>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61112"/>
    <w:rPr>
      <w:rFonts w:ascii="Tahoma" w:hAnsi="Tahoma" w:cs="Tahoma"/>
      <w:sz w:val="16"/>
      <w:szCs w:val="16"/>
    </w:rPr>
  </w:style>
  <w:style w:type="paragraph" w:styleId="Prrafodelista">
    <w:name w:val="List Paragraph"/>
    <w:basedOn w:val="Normal"/>
    <w:link w:val="PrrafodelistaCar"/>
    <w:uiPriority w:val="34"/>
    <w:qFormat/>
    <w:rsid w:val="00EB157C"/>
    <w:pPr>
      <w:ind w:left="720"/>
      <w:contextualSpacing/>
    </w:pPr>
  </w:style>
  <w:style w:type="character" w:customStyle="1" w:styleId="PrrafodelistaCar">
    <w:name w:val="Párrafo de lista Car"/>
    <w:link w:val="Prrafodelista"/>
    <w:uiPriority w:val="34"/>
    <w:locked/>
    <w:rsid w:val="007B6BF9"/>
  </w:style>
  <w:style w:type="character" w:styleId="Hipervnculo">
    <w:name w:val="Hyperlink"/>
    <w:basedOn w:val="Fuentedeprrafopredeter"/>
    <w:uiPriority w:val="99"/>
    <w:unhideWhenUsed/>
    <w:rsid w:val="000F2E50"/>
    <w:rPr>
      <w:color w:val="0000FF" w:themeColor="hyperlink"/>
      <w:u w:val="single"/>
    </w:rPr>
  </w:style>
  <w:style w:type="character" w:styleId="Hipervnculovisitado">
    <w:name w:val="FollowedHyperlink"/>
    <w:basedOn w:val="Fuentedeprrafopredeter"/>
    <w:uiPriority w:val="99"/>
    <w:semiHidden/>
    <w:unhideWhenUsed/>
    <w:rsid w:val="000F2E50"/>
    <w:rPr>
      <w:color w:val="800080"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E34BA4"/>
    <w:rPr>
      <w:b/>
      <w:bCs/>
    </w:rPr>
  </w:style>
  <w:style w:type="character" w:customStyle="1" w:styleId="AsuntodelcomentarioCar">
    <w:name w:val="Asunto del comentario Car"/>
    <w:basedOn w:val="TextocomentarioCar"/>
    <w:link w:val="Asuntodelcomentario"/>
    <w:uiPriority w:val="99"/>
    <w:semiHidden/>
    <w:rsid w:val="00E34BA4"/>
    <w:rPr>
      <w:b/>
      <w:bCs/>
      <w:sz w:val="20"/>
      <w:szCs w:val="20"/>
    </w:rPr>
  </w:style>
  <w:style w:type="paragraph" w:styleId="Revisin">
    <w:name w:val="Revision"/>
    <w:hidden/>
    <w:uiPriority w:val="99"/>
    <w:semiHidden/>
    <w:rsid w:val="006D57E8"/>
    <w:pPr>
      <w:spacing w:line="240" w:lineRule="auto"/>
    </w:pPr>
  </w:style>
  <w:style w:type="paragraph" w:styleId="Bibliografa">
    <w:name w:val="Bibliography"/>
    <w:basedOn w:val="Normal"/>
    <w:next w:val="Normal"/>
    <w:uiPriority w:val="37"/>
    <w:unhideWhenUsed/>
    <w:rsid w:val="00FB3EA8"/>
    <w:pPr>
      <w:tabs>
        <w:tab w:val="left" w:pos="504"/>
      </w:tabs>
      <w:spacing w:after="240" w:line="240" w:lineRule="auto"/>
      <w:ind w:left="504" w:hanging="504"/>
    </w:pPr>
  </w:style>
  <w:style w:type="paragraph" w:styleId="NormalWeb">
    <w:name w:val="Normal (Web)"/>
    <w:basedOn w:val="Normal"/>
    <w:uiPriority w:val="99"/>
    <w:unhideWhenUsed/>
    <w:rsid w:val="00475133"/>
    <w:pPr>
      <w:spacing w:before="100" w:beforeAutospacing="1" w:after="100" w:afterAutospacing="1" w:line="240" w:lineRule="auto"/>
    </w:pPr>
    <w:rPr>
      <w:rFonts w:ascii="Times New Roman" w:eastAsia="Times New Roman" w:hAnsi="Times New Roman" w:cs="Times New Roman"/>
      <w:sz w:val="24"/>
      <w:szCs w:val="24"/>
      <w:lang w:val="es-PE"/>
    </w:rPr>
  </w:style>
  <w:style w:type="table" w:customStyle="1" w:styleId="a">
    <w:basedOn w:val="TableNormal1"/>
    <w:tblPr>
      <w:tblStyleRowBandSize w:val="1"/>
      <w:tblStyleColBandSize w:val="1"/>
      <w:tblCellMar>
        <w:top w:w="0" w:type="dxa"/>
        <w:left w:w="70" w:type="dxa"/>
        <w:bottom w:w="0" w:type="dxa"/>
        <w:right w:w="70" w:type="dxa"/>
      </w:tblCellMar>
    </w:tblPr>
  </w:style>
  <w:style w:type="table" w:customStyle="1" w:styleId="a0">
    <w:basedOn w:val="TableNormal1"/>
    <w:tblPr>
      <w:tblStyleRowBandSize w:val="1"/>
      <w:tblStyleColBandSize w:val="1"/>
      <w:tblCellMar>
        <w:top w:w="0" w:type="dxa"/>
        <w:left w:w="70" w:type="dxa"/>
        <w:bottom w:w="0" w:type="dxa"/>
        <w:right w:w="70" w:type="dxa"/>
      </w:tblCellMar>
    </w:tblPr>
  </w:style>
  <w:style w:type="character" w:customStyle="1" w:styleId="Mencinsinresolver1">
    <w:name w:val="Mención sin resolver1"/>
    <w:basedOn w:val="Fuentedeprrafopredeter"/>
    <w:uiPriority w:val="99"/>
    <w:semiHidden/>
    <w:unhideWhenUsed/>
    <w:rsid w:val="00071DB0"/>
    <w:rPr>
      <w:color w:val="605E5C"/>
      <w:shd w:val="clear" w:color="auto" w:fill="E1DFDD"/>
    </w:rPr>
  </w:style>
  <w:style w:type="character" w:customStyle="1" w:styleId="Mencinsinresolver2">
    <w:name w:val="Mención sin resolver2"/>
    <w:basedOn w:val="Fuentedeprrafopredeter"/>
    <w:uiPriority w:val="99"/>
    <w:semiHidden/>
    <w:unhideWhenUsed/>
    <w:rsid w:val="00326379"/>
    <w:rPr>
      <w:color w:val="605E5C"/>
      <w:shd w:val="clear" w:color="auto" w:fill="E1DFDD"/>
    </w:rPr>
  </w:style>
  <w:style w:type="paragraph" w:styleId="Encabezado">
    <w:name w:val="header"/>
    <w:basedOn w:val="Normal"/>
    <w:link w:val="EncabezadoCar"/>
    <w:uiPriority w:val="99"/>
    <w:unhideWhenUsed/>
    <w:rsid w:val="00043C51"/>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043C51"/>
  </w:style>
  <w:style w:type="paragraph" w:styleId="Piedepgina">
    <w:name w:val="footer"/>
    <w:basedOn w:val="Normal"/>
    <w:link w:val="PiedepginaCar"/>
    <w:uiPriority w:val="99"/>
    <w:unhideWhenUsed/>
    <w:rsid w:val="00043C51"/>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043C51"/>
  </w:style>
  <w:style w:type="character" w:customStyle="1" w:styleId="Mencinsinresolver3">
    <w:name w:val="Mención sin resolver3"/>
    <w:basedOn w:val="Fuentedeprrafopredeter"/>
    <w:uiPriority w:val="99"/>
    <w:semiHidden/>
    <w:unhideWhenUsed/>
    <w:rsid w:val="00B303C1"/>
    <w:rPr>
      <w:color w:val="605E5C"/>
      <w:shd w:val="clear" w:color="auto" w:fill="E1DFDD"/>
    </w:rPr>
  </w:style>
  <w:style w:type="character" w:customStyle="1" w:styleId="A1">
    <w:name w:val="A1"/>
    <w:uiPriority w:val="99"/>
    <w:rsid w:val="001A6DDD"/>
    <w:rPr>
      <w:color w:val="000000"/>
      <w:sz w:val="21"/>
      <w:szCs w:val="21"/>
    </w:rPr>
  </w:style>
  <w:style w:type="character" w:customStyle="1" w:styleId="Mencinsinresolver4">
    <w:name w:val="Mención sin resolver4"/>
    <w:basedOn w:val="Fuentedeprrafopredeter"/>
    <w:uiPriority w:val="99"/>
    <w:semiHidden/>
    <w:unhideWhenUsed/>
    <w:rsid w:val="00F4472C"/>
    <w:rPr>
      <w:color w:val="605E5C"/>
      <w:shd w:val="clear" w:color="auto" w:fill="E1DFDD"/>
    </w:rPr>
  </w:style>
  <w:style w:type="character" w:customStyle="1" w:styleId="UnresolvedMention">
    <w:name w:val="Unresolved Mention"/>
    <w:basedOn w:val="Fuentedeprrafopredeter"/>
    <w:uiPriority w:val="99"/>
    <w:semiHidden/>
    <w:unhideWhenUsed/>
    <w:rsid w:val="00223C37"/>
    <w:rPr>
      <w:color w:val="605E5C"/>
      <w:shd w:val="clear" w:color="auto" w:fill="E1DFDD"/>
    </w:rPr>
  </w:style>
  <w:style w:type="character" w:styleId="Textoennegrita">
    <w:name w:val="Strong"/>
    <w:basedOn w:val="Fuentedeprrafopredeter"/>
    <w:uiPriority w:val="22"/>
    <w:qFormat/>
    <w:rsid w:val="008A37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954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1-6546-6870" TargetMode="External"/><Relationship Id="rId18" Type="http://schemas.openxmlformats.org/officeDocument/2006/relationships/hyperlink" Target="mailto:151164@unsaac.edu.p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mayu.mirano@gmail.com" TargetMode="External"/><Relationship Id="rId17" Type="http://schemas.openxmlformats.org/officeDocument/2006/relationships/hyperlink" Target="https://orcid.org/0000-0002-6911-9224" TargetMode="External"/><Relationship Id="rId2" Type="http://schemas.openxmlformats.org/officeDocument/2006/relationships/numbering" Target="numbering.xml"/><Relationship Id="rId16" Type="http://schemas.openxmlformats.org/officeDocument/2006/relationships/hyperlink" Target="mailto:160751@unsaac.edu.p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3-3104-0921" TargetMode="External"/><Relationship Id="rId5" Type="http://schemas.openxmlformats.org/officeDocument/2006/relationships/settings" Target="settings.xml"/><Relationship Id="rId15" Type="http://schemas.openxmlformats.org/officeDocument/2006/relationships/hyperlink" Target="https://orcid.org/0000-0003-4731-1618" TargetMode="External"/><Relationship Id="rId10" Type="http://schemas.openxmlformats.org/officeDocument/2006/relationships/hyperlink" Target="mailto:163579@unsaac.edu.pe" TargetMode="External"/><Relationship Id="rId19" Type="http://schemas.openxmlformats.org/officeDocument/2006/relationships/hyperlink" Target="mailto:151164@unsaac.edu.pe" TargetMode="External"/><Relationship Id="rId4" Type="http://schemas.microsoft.com/office/2007/relationships/stylesWithEffects" Target="stylesWithEffects.xml"/><Relationship Id="rId9" Type="http://schemas.openxmlformats.org/officeDocument/2006/relationships/hyperlink" Target="https://orcid.org/0000-0003-1959-2934" TargetMode="External"/><Relationship Id="rId14" Type="http://schemas.openxmlformats.org/officeDocument/2006/relationships/hyperlink" Target="mailto:174482@unsaac.edu.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H/Bl0rP8NhjSgO4fOyeJnmJWyg==">AMUW2mUsF//0aOyKdjOjrT0CGIzM3+IrD49J7Tgb+AGvmc9Z8THRgJ8irvAJ7EWb/4OxCnNiTb31hRR+B8PLvr2JY6bh7YEhSgZZ2mvIlvG0ol7gXsFhRVtyjltcjLpaQCgAmKniN2UTzcZkfufJz/5t0Vf6H6r4DDkEtvD10its/wBrbzgUqsLv0j+AxP9W8LOC8gP2HBzvLSXh4L0f+b7ThM4HJaKDWt5EBqMBuHgMpq2rPW3VgYixUyMIJ9BoBKkCZOI0NK5bta//e6IT2YfDdohFAOQVt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341</Words>
  <Characters>95378</Characters>
  <Application>Microsoft Office Word</Application>
  <DocSecurity>0</DocSecurity>
  <Lines>794</Lines>
  <Paragraphs>224</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112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2</dc:creator>
  <cp:lastModifiedBy>Cliente</cp:lastModifiedBy>
  <cp:revision>2</cp:revision>
  <dcterms:created xsi:type="dcterms:W3CDTF">2022-01-25T00:17:00Z</dcterms:created>
  <dcterms:modified xsi:type="dcterms:W3CDTF">2022-01-25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N8Vpxl1"/&gt;&lt;style id="http://www.zotero.org/styles/plos-one"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1ae351e-c82e-3437-b7d5-6718aebe2834</vt:lpwstr>
  </property>
  <property fmtid="{D5CDD505-2E9C-101B-9397-08002B2CF9AE}" pid="25" name="Mendeley Citation Style_1">
    <vt:lpwstr>http://www.zotero.org/styles/vancouver</vt:lpwstr>
  </property>
</Properties>
</file>